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r>
        <w:t>Elizabeth Allyn</w:t>
      </w:r>
      <w:r w:rsidR="00EB778C" w:rsidRPr="00B011F4">
        <w:rPr>
          <w:vertAlign w:val="superscript"/>
        </w:rPr>
        <w:t>1*</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54D2B46C"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 xml:space="preserve">species around the globe, and for some </w:t>
      </w:r>
      <w:r w:rsidR="003A31FB">
        <w:t>species,</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and </w:t>
      </w:r>
      <w:r w:rsidR="006344FA">
        <w:t xml:space="preserve">photograph entangled individuals. </w:t>
      </w:r>
      <w:r w:rsidR="0021559E">
        <w:t xml:space="preserve">Rates of entanglement and entangling </w:t>
      </w:r>
      <w:r w:rsidR="00B05064">
        <w:t>material occurrence were compared with records collected from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Steller sea lions was 77% adults (32.4% were male and 63.3% female), 17.1% juveniles, 5.9% unknown age, and no pups. </w:t>
      </w:r>
      <w:r w:rsidR="00C761BD">
        <w:t>Steller</w:t>
      </w:r>
      <w:r w:rsidR="004307CD">
        <w:t xml:space="preserve"> sea lion entanglements showed no seasonal patterns, but California sea lions experienced a peak in entanglement rates in June and July. The majority of identifiable entanglements were packing bands (68.3%) followed by salmon flashers (11.3%), which only occurred in the summer months of May – September</w:t>
      </w:r>
      <w:r w:rsidR="0024294E">
        <w:t xml:space="preserve"> during t</w:t>
      </w:r>
      <w:r w:rsidR="004307CD">
        <w:t xml:space="preserve">he peak of the </w:t>
      </w:r>
      <w:r w:rsidR="000E05AD">
        <w:t xml:space="preserve">local </w:t>
      </w:r>
      <w:r w:rsidR="004307CD">
        <w:t>ocean salmon troll fishery.</w:t>
      </w:r>
      <w:r w:rsidR="00D16C50">
        <w:t xml:space="preserve"> </w:t>
      </w:r>
      <w:r w:rsidR="00B22D95">
        <w:t xml:space="preserve">The occurrence of packing bands in beach debris surveys correlated with the occurrence of entanglements caused by packing bands </w:t>
      </w:r>
      <w:r w:rsidR="003A31FB">
        <w:t>observed during haulout survey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population growth rate, which was similar to that seen in California sea lions (7.8% </w:t>
      </w:r>
      <w:r w:rsidR="0017626C" w:rsidRPr="00E31241">
        <w:t>±</w:t>
      </w:r>
      <w:r w:rsidR="0017626C">
        <w:t xml:space="preserve"> 4.2)</w:t>
      </w:r>
      <w:r w:rsidR="006368BA">
        <w:t xml:space="preserve"> suggesting that the high observed entanglement rates did not have population level consequences</w:t>
      </w:r>
      <w:r w:rsidR="002D486E">
        <w:t>, though they are still an issue for the welfare of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2E7A4CF1" w:rsidR="00777FA3" w:rsidRDefault="0034654B" w:rsidP="00CA40D3">
      <w:pPr>
        <w:spacing w:line="480" w:lineRule="auto"/>
      </w:pPr>
      <w:r>
        <w:t xml:space="preserve">The prevalence of 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D9452C">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2B0441" w:rsidRPr="002B0441">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2B0441" w:rsidRPr="002B0441">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D9452C">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8","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6,7]"},"properties":{"noteIndex":0},"schema":"https://github.com/citation-style-language/schema/raw/master/csl-citation.json"}</w:instrText>
      </w:r>
      <w:r w:rsidR="00F64CC7">
        <w:fldChar w:fldCharType="separate"/>
      </w:r>
      <w:r w:rsidR="002B0441" w:rsidRPr="002B0441">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D9452C">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2,4,8]"},"properties":{"noteIndex":0},"schema":"https://github.com/citation-style-language/schema/raw/master/csl-citation.json"}</w:instrText>
      </w:r>
      <w:r w:rsidR="001615FC">
        <w:fldChar w:fldCharType="separate"/>
      </w:r>
      <w:r w:rsidR="002B0441" w:rsidRPr="002B0441">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50F54B97" w:rsidR="008668CE" w:rsidRDefault="008668CE" w:rsidP="00CA40D3">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 xml:space="preserve">sharp objects, such as </w:t>
      </w:r>
      <w:r>
        <w:t>hook</w:t>
      </w:r>
      <w:r w:rsidR="0072763A">
        <w:t>s,</w:t>
      </w:r>
      <w:r>
        <w:t xml:space="preserve"> that can embed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et fragments can be a sign of either passive encounters with floating debris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D9452C">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9,10]","plainTextFormattedCitation":"[9,10]","previouslyFormattedCitation":"[9,10]"},"properties":{"noteIndex":0},"schema":"https://github.com/citation-style-language/schema/raw/master/csl-citation.json"}</w:instrText>
      </w:r>
      <w:r w:rsidR="0024294E">
        <w:fldChar w:fldCharType="separate"/>
      </w:r>
      <w:r w:rsidR="002B0441" w:rsidRPr="002B0441">
        <w:rPr>
          <w:noProof/>
        </w:rPr>
        <w:t>[9,10]</w:t>
      </w:r>
      <w:r w:rsidR="0024294E">
        <w:fldChar w:fldCharType="end"/>
      </w:r>
      <w:r w:rsidR="0024294E">
        <w:t xml:space="preserve">.  </w:t>
      </w:r>
      <w:r w:rsidR="00764131">
        <w:t>Otariids are especially curiou</w:t>
      </w:r>
      <w:r w:rsidR="00AC1422">
        <w:t>s of new objects, and can</w:t>
      </w:r>
      <w:r w:rsidR="00764131">
        <w:t xml:space="preserve"> become entangled in debris while attempting to explore or play wit</w:t>
      </w:r>
      <w:r w:rsidR="00607D06">
        <w:t>h them</w:t>
      </w:r>
      <w:r w:rsidR="00764131">
        <w:t xml:space="preserve"> </w:t>
      </w:r>
      <w:r w:rsidR="005D4B40">
        <w:fldChar w:fldCharType="begin" w:fldLock="1"/>
      </w:r>
      <w:r w:rsidR="00D9452C">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 U.S.","id":"ITEM-2","issued":{"date-parts":[["1985"]]},"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11,12]"},"properties":{"noteIndex":0},"schema":"https://github.com/citation-style-language/schema/raw/master/csl-citation.json"}</w:instrText>
      </w:r>
      <w:r w:rsidR="005D4B40">
        <w:fldChar w:fldCharType="separate"/>
      </w:r>
      <w:r w:rsidR="002B0441" w:rsidRPr="002B0441">
        <w:rPr>
          <w:noProof/>
        </w:rPr>
        <w:t>[11,12]</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patterns, fishing </w:t>
      </w:r>
      <w:r w:rsidR="00E1353F">
        <w:lastRenderedPageBreak/>
        <w:t>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D9452C">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13–16]","plainTextFormattedCitation":"[8,13–16]","previouslyFormattedCitation":"[8,13–16]"},"properties":{"noteIndex":0},"schema":"https://github.com/citation-style-language/schema/raw/master/csl-citation.json"}</w:instrText>
      </w:r>
      <w:r w:rsidR="00434CCC">
        <w:fldChar w:fldCharType="separate"/>
      </w:r>
      <w:r w:rsidR="002B0441" w:rsidRPr="002B0441">
        <w:rPr>
          <w:noProof/>
        </w:rPr>
        <w:t>[8,13–16]</w:t>
      </w:r>
      <w:r w:rsidR="00434CCC">
        <w:fldChar w:fldCharType="end"/>
      </w:r>
      <w:r w:rsidR="00E1353F">
        <w:t xml:space="preserve">. </w:t>
      </w:r>
    </w:p>
    <w:p w14:paraId="7B904AC9" w14:textId="7C3C6F5C"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7–19]","plainTextFormattedCitation":"[1,4,8,17–19]","previouslyFormattedCitation":"[1,4,8,17–19]"},"properties":{"noteIndex":0},"schema":"https://github.com/citation-style-language/schema/raw/master/csl-citation.json"}</w:instrText>
      </w:r>
      <w:r w:rsidR="00A67720">
        <w:fldChar w:fldCharType="separate"/>
      </w:r>
      <w:r w:rsidR="002B0441" w:rsidRPr="002B0441">
        <w:rPr>
          <w:noProof/>
        </w:rPr>
        <w:t>[1,4,8,17–19]</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77777777" w:rsidR="008F71E8" w:rsidRDefault="008F71E8" w:rsidP="00CA40D3">
      <w:pPr>
        <w:spacing w:line="480" w:lineRule="auto"/>
      </w:pPr>
      <w:r w:rsidRPr="00C626CD">
        <w:rPr>
          <w:iCs/>
        </w:rPr>
        <w:t>All necessary permits were obtained for the described study, which complied with all relevant regulations.</w:t>
      </w:r>
      <w:r w:rsidRPr="00C626CD">
        <w:t xml:space="preserve"> The National Marine Fisheries Service reviewed and approved our research methodologies and granted Marine Mammal Protection Act research permits 14326, 13430, and 19430. We </w:t>
      </w:r>
      <w:r>
        <w:t xml:space="preserve">also </w:t>
      </w:r>
      <w:r w:rsidRPr="00C626CD">
        <w:t>obtained Special Use Permits for all land-based survey activities conducted on haulouts within the Flattery Rocks National Wildlife Refuge from the United States Fish and Wildlife Service.</w:t>
      </w:r>
      <w:r>
        <w:t xml:space="preserve"> </w:t>
      </w:r>
    </w:p>
    <w:p w14:paraId="1EA517B8" w14:textId="3CBC0FD4" w:rsidR="008D4A38" w:rsidRDefault="003C69EB" w:rsidP="00CA40D3">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the surveys. </w:t>
      </w:r>
      <w:r w:rsidR="003854FD">
        <w:t xml:space="preserve"> </w:t>
      </w:r>
      <w:r w:rsidR="00F54290">
        <w:t xml:space="preserve">Surveys were conducted </w:t>
      </w:r>
      <w:r w:rsidR="00CA49BC">
        <w:t>year-round</w:t>
      </w:r>
      <w:r w:rsidR="00F54290">
        <w:t xml:space="preserve"> with more effort from late spring through early fall than in other months of the year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individuals, but they were still </w:t>
      </w:r>
      <w:r w:rsidR="00CE38FF">
        <w:t>documented for inclusion in the a</w:t>
      </w:r>
      <w:r>
        <w:t>nalysis of entangling materials</w:t>
      </w:r>
      <w:r w:rsidR="00CE38FF">
        <w:t>.</w:t>
      </w:r>
    </w:p>
    <w:p w14:paraId="50376A27" w14:textId="77777777" w:rsidR="00A8695D" w:rsidRDefault="00DF05C9" w:rsidP="00CA40D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3BA6BC32" w14:textId="07130014" w:rsidR="00BD47E5" w:rsidRDefault="00A8695D" w:rsidP="004730EF">
      <w:pPr>
        <w:pStyle w:val="Caption"/>
        <w:spacing w:line="480" w:lineRule="auto"/>
      </w:pPr>
      <w:r>
        <w:t xml:space="preserve">Fig </w:t>
      </w:r>
      <w:r w:rsidR="00190AB8">
        <w:fldChar w:fldCharType="begin"/>
      </w:r>
      <w:r w:rsidR="00190AB8">
        <w:instrText xml:space="preserve"> SEQ Figure \* ARABIC </w:instrText>
      </w:r>
      <w:r w:rsidR="00190AB8">
        <w:fldChar w:fldCharType="separate"/>
      </w:r>
      <w:r w:rsidR="008D0DD4">
        <w:rPr>
          <w:noProof/>
        </w:rPr>
        <w:t>1</w:t>
      </w:r>
      <w:r w:rsidR="00190AB8">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648FC8A9" w14:textId="3EA189E7" w:rsidR="00A8695D" w:rsidRDefault="00A8695D" w:rsidP="00CA40D3">
      <w:pPr>
        <w:pStyle w:val="Heading2"/>
        <w:spacing w:line="480" w:lineRule="auto"/>
      </w:pPr>
      <w:r>
        <w:t>Entanglement Rates</w:t>
      </w:r>
    </w:p>
    <w:p w14:paraId="65DEE6A5" w14:textId="25D4D779"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In order to ensure that our calculated entanglement rate was representative of the year, and not biased to time periods when we had more surveys, we calculated average yearly entanglement rates using a multistep process. Counts of the total number of 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w:t>
      </w:r>
      <w:r>
        <w:lastRenderedPageBreak/>
        <w:t xml:space="preserve">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 xml:space="preserve">to discern seasonal and annual patterns. An overall average entanglement rate was calculated for each species by taking the average of the monthly </w:t>
      </w:r>
      <w:r w:rsidR="00903951">
        <w:t>mean</w:t>
      </w:r>
      <w:r>
        <w:t xml:space="preserve"> entanglement rates.</w:t>
      </w:r>
      <w:r w:rsidR="00C20A8E">
        <w:t xml:space="preserve"> </w:t>
      </w:r>
    </w:p>
    <w:p w14:paraId="2A3EB3C8" w14:textId="77777777" w:rsidR="00B32DE9" w:rsidRDefault="00B32DE9" w:rsidP="00B32DE9">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32DE9" w:rsidRPr="00F22896" w14:paraId="57023165" w14:textId="77777777" w:rsidTr="002200C4">
        <w:trPr>
          <w:trHeight w:val="300"/>
        </w:trPr>
        <w:tc>
          <w:tcPr>
            <w:tcW w:w="5000" w:type="pct"/>
            <w:gridSpan w:val="15"/>
            <w:tcBorders>
              <w:top w:val="nil"/>
              <w:left w:val="nil"/>
              <w:bottom w:val="single" w:sz="4" w:space="0" w:color="9BC2E6"/>
              <w:right w:val="nil"/>
            </w:tcBorders>
            <w:shd w:val="clear" w:color="DDEBF7" w:fill="DDEBF7"/>
            <w:vAlign w:val="center"/>
          </w:tcPr>
          <w:p w14:paraId="4283D7FF" w14:textId="77777777" w:rsidR="00B32DE9" w:rsidRPr="00F22896" w:rsidRDefault="00B32DE9" w:rsidP="002200C4">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32DE9" w:rsidRPr="00F22896" w14:paraId="590241D1" w14:textId="77777777" w:rsidTr="002200C4">
        <w:trPr>
          <w:trHeight w:val="300"/>
        </w:trPr>
        <w:tc>
          <w:tcPr>
            <w:tcW w:w="168" w:type="pct"/>
            <w:tcBorders>
              <w:top w:val="nil"/>
              <w:left w:val="nil"/>
              <w:bottom w:val="single" w:sz="4" w:space="0" w:color="9BC2E6"/>
              <w:right w:val="nil"/>
            </w:tcBorders>
            <w:shd w:val="clear" w:color="DDEBF7" w:fill="DDEBF7"/>
          </w:tcPr>
          <w:p w14:paraId="0A2DCEC7" w14:textId="77777777" w:rsidR="00B32DE9" w:rsidRPr="00F22896" w:rsidRDefault="00B32DE9" w:rsidP="002200C4">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1A626F07" w14:textId="77777777" w:rsidR="00B32DE9" w:rsidRPr="00F22896" w:rsidRDefault="00B32DE9" w:rsidP="002200C4">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D4A2500"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307A5974"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60C6728F"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3825B35D"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195EC157"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632BF62D"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289018CE"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3B14655D"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1881620D"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369B4837"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7E2E485C"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509ADE38"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604BDA4A"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32DE9" w:rsidRPr="00F22896" w14:paraId="42DC2C0C" w14:textId="77777777" w:rsidTr="002200C4">
        <w:trPr>
          <w:trHeight w:val="300"/>
        </w:trPr>
        <w:tc>
          <w:tcPr>
            <w:tcW w:w="168" w:type="pct"/>
            <w:vMerge w:val="restart"/>
            <w:tcBorders>
              <w:top w:val="nil"/>
              <w:left w:val="nil"/>
              <w:right w:val="nil"/>
            </w:tcBorders>
            <w:textDirection w:val="btLr"/>
            <w:vAlign w:val="center"/>
          </w:tcPr>
          <w:p w14:paraId="46A3CF35" w14:textId="77777777" w:rsidR="00B32DE9" w:rsidRPr="00F22896" w:rsidRDefault="00B32DE9" w:rsidP="002200C4">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15510DC2"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6189755C"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16838DD"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65A6C72"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5FF3C7D"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BC05089"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BDEA2C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716EA9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5322481"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7FAF428D"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01990553"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66DFC6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47988B7"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657E8C6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32DE9" w:rsidRPr="00F22896" w14:paraId="1C21A7AC" w14:textId="77777777" w:rsidTr="002200C4">
        <w:trPr>
          <w:trHeight w:val="300"/>
        </w:trPr>
        <w:tc>
          <w:tcPr>
            <w:tcW w:w="168" w:type="pct"/>
            <w:vMerge/>
            <w:tcBorders>
              <w:left w:val="nil"/>
              <w:right w:val="nil"/>
            </w:tcBorders>
          </w:tcPr>
          <w:p w14:paraId="139294CA"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962C758"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5D86837D"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6F2A7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FBC6807"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9EF9DC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88393FD"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0AD0FE18"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EB0A681"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29F056C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043E5881"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6D60D86"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3CD1C48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66CD8F0"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28CB58FD"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32DE9" w:rsidRPr="00F22896" w14:paraId="31BF97F8" w14:textId="77777777" w:rsidTr="002200C4">
        <w:trPr>
          <w:trHeight w:val="300"/>
        </w:trPr>
        <w:tc>
          <w:tcPr>
            <w:tcW w:w="168" w:type="pct"/>
            <w:vMerge/>
            <w:tcBorders>
              <w:left w:val="nil"/>
              <w:right w:val="nil"/>
            </w:tcBorders>
          </w:tcPr>
          <w:p w14:paraId="522A2915"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676DBED"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08DFF003"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2075F8F"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FE9BAD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4B1349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D3BCCC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A2B465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0936F20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1BEF5EF1"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91A1513"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8A7455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41C8A87"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5FB280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2F3C276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32DE9" w:rsidRPr="00F22896" w14:paraId="7CE102C6" w14:textId="77777777" w:rsidTr="002200C4">
        <w:trPr>
          <w:trHeight w:val="300"/>
        </w:trPr>
        <w:tc>
          <w:tcPr>
            <w:tcW w:w="168" w:type="pct"/>
            <w:vMerge/>
            <w:tcBorders>
              <w:left w:val="nil"/>
              <w:right w:val="nil"/>
            </w:tcBorders>
          </w:tcPr>
          <w:p w14:paraId="1E35D5DE"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125A7826"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33BFFCC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75065B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125BAD2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0F3C96"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942AE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83E7C51"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5034034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766E51B8"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0141F00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9A179C8"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22C9CD91"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2E005CC"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74B3FF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32DE9" w:rsidRPr="00F22896" w14:paraId="15EB64ED" w14:textId="77777777" w:rsidTr="002200C4">
        <w:trPr>
          <w:trHeight w:val="300"/>
        </w:trPr>
        <w:tc>
          <w:tcPr>
            <w:tcW w:w="168" w:type="pct"/>
            <w:vMerge/>
            <w:tcBorders>
              <w:left w:val="nil"/>
              <w:right w:val="nil"/>
            </w:tcBorders>
          </w:tcPr>
          <w:p w14:paraId="5F345A4B"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678CC87"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34B5CB8"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4D30B41E"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07AC25B"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07F06A2"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042E4C1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F29127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5B788A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D03161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0A741208"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21E478ED"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4FFE288"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77A24B5A"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831B4A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32DE9" w:rsidRPr="00F22896" w14:paraId="2EF9DB63" w14:textId="77777777" w:rsidTr="002200C4">
        <w:trPr>
          <w:trHeight w:val="300"/>
        </w:trPr>
        <w:tc>
          <w:tcPr>
            <w:tcW w:w="168" w:type="pct"/>
            <w:vMerge/>
            <w:tcBorders>
              <w:left w:val="nil"/>
              <w:right w:val="nil"/>
            </w:tcBorders>
          </w:tcPr>
          <w:p w14:paraId="028B82D0"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D260735"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76EF451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543A3CC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93970F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BB04838"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4CF4990"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F45DC27"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61B788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6EC450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6122451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AC23C54"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89157B5"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ADE7187"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2B6196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32DE9" w:rsidRPr="00F22896" w14:paraId="7CFD1C40" w14:textId="77777777" w:rsidTr="002200C4">
        <w:trPr>
          <w:trHeight w:val="300"/>
        </w:trPr>
        <w:tc>
          <w:tcPr>
            <w:tcW w:w="168" w:type="pct"/>
            <w:vMerge/>
            <w:tcBorders>
              <w:left w:val="nil"/>
              <w:right w:val="nil"/>
            </w:tcBorders>
          </w:tcPr>
          <w:p w14:paraId="426243AD"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ECB0E1A"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EE8D58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553C2CE"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96525DD"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586A5EA2"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3BD5468"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115BCE4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A066CD7"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338A3A2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8E630B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11E836C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4891BCD"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AFC35D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8AAD6BE"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32DE9" w:rsidRPr="00F22896" w14:paraId="24D5A530" w14:textId="77777777" w:rsidTr="002200C4">
        <w:trPr>
          <w:trHeight w:val="300"/>
        </w:trPr>
        <w:tc>
          <w:tcPr>
            <w:tcW w:w="168" w:type="pct"/>
            <w:vMerge/>
            <w:tcBorders>
              <w:left w:val="nil"/>
              <w:right w:val="nil"/>
            </w:tcBorders>
          </w:tcPr>
          <w:p w14:paraId="1531AC4D"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DABD2ED"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33C7967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AE4B1F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28D37CA"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EA2040A"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881F4AA"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C93E012"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7007E2DC"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9970755"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320139F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41AB7B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005C2CA"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80E8FEE"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1B4816B"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32DE9" w:rsidRPr="00F22896" w14:paraId="4694D489" w14:textId="77777777" w:rsidTr="002200C4">
        <w:trPr>
          <w:trHeight w:val="300"/>
        </w:trPr>
        <w:tc>
          <w:tcPr>
            <w:tcW w:w="168" w:type="pct"/>
            <w:vMerge/>
            <w:tcBorders>
              <w:left w:val="nil"/>
              <w:bottom w:val="nil"/>
              <w:right w:val="nil"/>
            </w:tcBorders>
          </w:tcPr>
          <w:p w14:paraId="332EE892" w14:textId="77777777" w:rsidR="00B32DE9" w:rsidRPr="00F22896" w:rsidRDefault="00B32DE9"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9D037B" w14:textId="77777777" w:rsidR="00B32DE9" w:rsidRPr="00F22896" w:rsidRDefault="00B32DE9"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079B4261" w14:textId="77777777" w:rsidR="00B32DE9" w:rsidRPr="00F22896" w:rsidRDefault="00B32DE9"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A4E3BA8"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653939E"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52EA57"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AF4F28F"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720A2173"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09B24040"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16579A50"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39C7B858"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3DF7D42C"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7936B68"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D8C634E" w14:textId="77777777" w:rsidR="00B32DE9" w:rsidRPr="00F22896" w:rsidRDefault="00B32DE9"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DCA57BE" w14:textId="77777777" w:rsidR="00B32DE9" w:rsidRPr="00F22896" w:rsidRDefault="00B32DE9"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32DE9" w:rsidRPr="00F22896" w14:paraId="0E380A66" w14:textId="77777777" w:rsidTr="002200C4">
        <w:trPr>
          <w:trHeight w:val="300"/>
        </w:trPr>
        <w:tc>
          <w:tcPr>
            <w:tcW w:w="168" w:type="pct"/>
            <w:tcBorders>
              <w:top w:val="single" w:sz="4" w:space="0" w:color="9BC2E6"/>
              <w:left w:val="nil"/>
              <w:bottom w:val="nil"/>
              <w:right w:val="nil"/>
            </w:tcBorders>
            <w:shd w:val="clear" w:color="DDEBF7" w:fill="DDEBF7"/>
          </w:tcPr>
          <w:p w14:paraId="56AA74AB" w14:textId="77777777" w:rsidR="00B32DE9" w:rsidRPr="00F22896" w:rsidRDefault="00B32DE9" w:rsidP="002200C4">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644AA959" w14:textId="77777777" w:rsidR="00B32DE9" w:rsidRPr="00F22896" w:rsidRDefault="00B32DE9" w:rsidP="002200C4">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1F4FA462"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4D621067"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461C203A"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400D1E9F"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525C9386"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44946CBF"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0D1CB8E7"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21EE1D68"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46EAEE0E"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3DBB6FAB"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5AB7D221"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5905221D"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4FAA27B" w14:textId="77777777" w:rsidR="00B32DE9" w:rsidRPr="00F22896" w:rsidRDefault="00B32DE9"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069BB96A" w14:textId="77777777" w:rsidR="00B32DE9" w:rsidRDefault="00B32DE9" w:rsidP="00CA40D3">
      <w:pPr>
        <w:spacing w:line="480" w:lineRule="auto"/>
      </w:pPr>
    </w:p>
    <w:p w14:paraId="3551314F" w14:textId="3F9A0E7B" w:rsidR="00A8695D" w:rsidRDefault="00C55ED6" w:rsidP="00CA40D3">
      <w:pPr>
        <w:pStyle w:val="Heading2"/>
        <w:spacing w:line="480" w:lineRule="auto"/>
      </w:pPr>
      <w:r>
        <w:t>Photo</w:t>
      </w:r>
      <w:r w:rsidR="00A8695D">
        <w:t xml:space="preserve"> Analysis</w:t>
      </w:r>
    </w:p>
    <w:p w14:paraId="4B2885B3" w14:textId="029472A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r w:rsidR="00375FDE">
        <w:t>Entangled individuals were assigned to demographic groups by age as adult, juvenile, pup, or unknown, and</w:t>
      </w:r>
      <w:r w:rsidR="00D33919">
        <w:t xml:space="preserve"> by sex for adults</w:t>
      </w:r>
      <w:r w:rsidR="006873F0">
        <w:t xml:space="preserve"> based on</w:t>
      </w:r>
      <w:r w:rsidR="0048358F">
        <w:t xml:space="preserve"> body</w:t>
      </w:r>
      <w:r w:rsidR="006873F0">
        <w:t xml:space="preserve"> size</w:t>
      </w:r>
      <w:r w:rsidR="00F071F5">
        <w:t xml:space="preserve"> and shape</w:t>
      </w:r>
      <w:r w:rsidR="006873F0">
        <w:t xml:space="preserve">, whisker length, </w:t>
      </w:r>
      <w:r w:rsidR="00F071F5">
        <w:t xml:space="preserve">and presence of </w:t>
      </w:r>
      <w:r w:rsidR="00F071F5">
        <w:lastRenderedPageBreak/>
        <w:t>secondary sexual features</w:t>
      </w:r>
      <w:r w:rsidR="00375FDE">
        <w:t>.</w:t>
      </w:r>
      <w:r w:rsidR="001A438E">
        <w:t xml:space="preserve"> </w:t>
      </w:r>
      <w:r w:rsidR="00C55ED6">
        <w:t>The proportion of entangled individuals in each sex and age class were calculated.</w:t>
      </w:r>
    </w:p>
    <w:p w14:paraId="6EAABEA4" w14:textId="04A3FB9D" w:rsidR="00A8695D" w:rsidRDefault="0089338A" w:rsidP="00CA40D3">
      <w:pPr>
        <w:spacing w:line="480" w:lineRule="auto"/>
      </w:pPr>
      <w:r>
        <w:t>Entangl</w:t>
      </w:r>
      <w:r w:rsidR="00395EE6">
        <w:t>ement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the entangled individual. Rubber bands </w:t>
      </w:r>
      <w:r w:rsidR="00B4373F">
        <w:t xml:space="preserve">wer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lines that are commonly used in recreational fisheries and for leaders in commercial salmon fisheries; monofilament lines were differentiated from gillnets by the presence of knot</w:t>
      </w:r>
      <w:r w:rsidR="001D1C26">
        <w:t>ted webbing</w:t>
      </w:r>
      <w:r w:rsidR="00395EE6">
        <w:t xml:space="preserve"> in the gillnet</w:t>
      </w:r>
      <w:r w:rsidR="00144A77">
        <w:t>.</w:t>
      </w:r>
      <w:r w:rsidR="00242ECD">
        <w:t xml:space="preserve"> Any active entanglement</w:t>
      </w:r>
      <w:r w:rsidR="00B3773D">
        <w:t xml:space="preserve"> where the mater</w:t>
      </w:r>
      <w:r w:rsidR="00242ECD">
        <w:t>ial could not be identified was</w:t>
      </w:r>
      <w:r w:rsidR="00B3773D">
        <w:t xml:space="preserve"> </w:t>
      </w:r>
      <w:r w:rsidR="00B41171">
        <w:t xml:space="preserve">recorded as </w:t>
      </w:r>
      <w:r w:rsidR="00B3773D">
        <w:t xml:space="preserve">unknown.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scar.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24E309D4" w:rsidR="00305A80" w:rsidRDefault="004230A0" w:rsidP="00CA40D3">
      <w:pPr>
        <w:spacing w:line="480" w:lineRule="auto"/>
      </w:pPr>
      <w:r>
        <w:t xml:space="preserve">Annual packing band entanglement occurrence was further analyzed </w:t>
      </w:r>
      <w:r w:rsidR="00CD2578">
        <w:t xml:space="preserve">for correlation </w:t>
      </w:r>
      <w:r w:rsidR="00EB7580">
        <w:t>with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of annual trends due to </w:t>
      </w:r>
      <w:r w:rsidR="003E59AC">
        <w:t>low</w:t>
      </w:r>
      <w:r w:rsidR="00D758CB">
        <w:t xml:space="preserve"> s</w:t>
      </w:r>
      <w:r w:rsidR="00395EE6">
        <w:t>ea lion s</w:t>
      </w:r>
      <w:r w:rsidR="00D758CB">
        <w:t>urvey effort after the month of June. OCNMS conducted 1,548</w:t>
      </w:r>
      <w:r w:rsidR="000756EF">
        <w:t xml:space="preserve"> monthly</w:t>
      </w:r>
      <w:r w:rsidR="00B05793">
        <w:t xml:space="preserve"> beach debris surveys in the Olympic Coast re</w:t>
      </w:r>
      <w:r w:rsidR="00D758CB">
        <w:t>gion from 2012-2017</w:t>
      </w:r>
      <w:r w:rsidR="00B05793">
        <w:t>, covering 17 beaches</w:t>
      </w:r>
      <w:r w:rsidR="007250EF">
        <w:t xml:space="preserve"> in Washington </w:t>
      </w:r>
      <w:r w:rsidR="007250EF">
        <w:lastRenderedPageBreak/>
        <w:t>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D9452C">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January","issued":{"date-parts":[["2012"]]},"number-of-pages":"19","title":"NOAA Marine Debris Shoreline Survey Field Guide","type":"report"},"uris":["http://www.mendeley.com/documents/?uuid=7608afcf-c4e5-3945-8f4c-3cf649082009"]}],"mendeley":{"formattedCitation":"[20]","plainTextFormattedCitation":"[20]","previouslyFormattedCitation":"[20]"},"properties":{"noteIndex":0},"schema":"https://github.com/citation-style-language/schema/raw/master/csl-citation.json"}</w:instrText>
      </w:r>
      <w:r w:rsidR="000756EF">
        <w:fldChar w:fldCharType="separate"/>
      </w:r>
      <w:r w:rsidR="002B0441" w:rsidRPr="002B0441">
        <w:rPr>
          <w:noProof/>
        </w:rPr>
        <w:t>[20]</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p>
    <w:p w14:paraId="370C18B3" w14:textId="77777777" w:rsidR="00361790" w:rsidRDefault="00361790" w:rsidP="00CA40D3">
      <w:pPr>
        <w:pStyle w:val="Heading2"/>
        <w:spacing w:line="480" w:lineRule="auto"/>
      </w:pPr>
      <w:r>
        <w:t>Stranding Analysis</w:t>
      </w:r>
    </w:p>
    <w:p w14:paraId="661C4FF6" w14:textId="68A64C4E"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evidence of entanglement on stranded individuals. Entanglements were assigned to three categories depending on the nature of the entanglement evidence: animals that stranded with the entangling material still present were marked as </w:t>
      </w:r>
      <w:r w:rsidR="005C5143">
        <w:t>“</w:t>
      </w:r>
      <w:r w:rsidR="00361790">
        <w:t>Active</w:t>
      </w:r>
      <w:r w:rsidR="005C5143">
        <w:t>”</w:t>
      </w:r>
      <w:r w:rsidR="00361790">
        <w:t>, animals with evidence of lesions or other entangleme</w:t>
      </w:r>
      <w:r w:rsidR="005C5143">
        <w:t xml:space="preserve">nt-related injuries </w:t>
      </w:r>
      <w:r w:rsidR="001F703A">
        <w:t xml:space="preserve">but no entangling material present </w:t>
      </w:r>
      <w:r w:rsidR="005C5143">
        <w:t>were marked</w:t>
      </w:r>
      <w:r w:rsidR="00361790">
        <w:t xml:space="preserve"> </w:t>
      </w:r>
      <w:r w:rsidR="005C5143">
        <w:t>“</w:t>
      </w:r>
      <w:r w:rsidR="00361790">
        <w:t>Scar</w:t>
      </w:r>
      <w:r w:rsidR="005C5143">
        <w:t>”</w:t>
      </w:r>
      <w:r w:rsidR="00361790">
        <w:t xml:space="preserve">, and animals showing possible but inconclusive evidence of entanglement were marked </w:t>
      </w:r>
      <w:r w:rsidR="005C5143">
        <w:t>“</w:t>
      </w:r>
      <w:r w:rsidR="00361790">
        <w:t>Possible</w:t>
      </w:r>
      <w:r w:rsidR="005C5143">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3D4877">
        <w:t>according to the same material categories used to categorize the entangled individuals observed live on haulouts</w:t>
      </w:r>
      <w:r w:rsidR="007C3E3F">
        <w:t>.</w:t>
      </w:r>
      <w:r w:rsidR="00603ADF">
        <w:t xml:space="preserve">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868CC75" w14:textId="77777777" w:rsidR="00B32DE9" w:rsidRDefault="00B32DE9" w:rsidP="00B32DE9">
      <w:pPr>
        <w:pStyle w:val="Heading2"/>
        <w:spacing w:line="480" w:lineRule="auto"/>
      </w:pPr>
      <w:r>
        <w:t>Population Trends</w:t>
      </w:r>
    </w:p>
    <w:p w14:paraId="4ECA365C" w14:textId="7CEC2710" w:rsidR="00B32DE9" w:rsidRPr="00361790" w:rsidRDefault="00B32DE9" w:rsidP="00CA40D3">
      <w:pPr>
        <w:spacing w:line="480" w:lineRule="auto"/>
      </w:pPr>
      <w:r>
        <w:t xml:space="preserve">Population trends were calculated using a three-step process. First, for each species we pooled the counts from the four major haulout complexes on days when all four haulouts were visited. Next, we averaged all complete survey days within a month for a monthly average. Last, we averaged the mean </w:t>
      </w:r>
      <w:r>
        <w:lastRenderedPageBreak/>
        <w:t xml:space="preserve">monthly counts for an annual estimate and a monthly estimate of average number of sea lions using the four major haulout complexes over the study duration for Steller and California sea lions. The observed change in annual counts were calculated for each year using the formula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here </w:t>
      </w:r>
      <w:proofErr w:type="spellStart"/>
      <w:r w:rsidRPr="00553DA4">
        <w:rPr>
          <w:rFonts w:eastAsiaTheme="minorEastAsia"/>
          <w:i/>
        </w:rPr>
        <w:t>t</w:t>
      </w:r>
      <w:proofErr w:type="spellEnd"/>
      <w:r>
        <w:rPr>
          <w:rFonts w:eastAsiaTheme="minorEastAsia"/>
        </w:rPr>
        <w:t xml:space="preserve"> is year and </w:t>
      </w:r>
      <w:r w:rsidRPr="00553DA4">
        <w:rPr>
          <w:rFonts w:eastAsiaTheme="minorEastAsia"/>
          <w:i/>
        </w:rPr>
        <w:t>N</w:t>
      </w:r>
      <w:r>
        <w:rPr>
          <w:rFonts w:eastAsiaTheme="minorEastAsia"/>
        </w:rPr>
        <w:t xml:space="preserve"> is the average count for the year</w:t>
      </w:r>
      <w:r>
        <w:t>, then averaged over all study years to produce the overall average population growth rate for each species (Figure 2). We excluded data from 2018 in the analysis because there were no survey days that covered all four haulout sites after June, potentially biasing the counts by not including the full range of seasonal variation (Table 1).</w:t>
      </w:r>
    </w:p>
    <w:p w14:paraId="721F1593" w14:textId="677F4051" w:rsidR="00F71D4C" w:rsidRDefault="00F71D4C" w:rsidP="00CA40D3">
      <w:pPr>
        <w:pStyle w:val="Heading1"/>
        <w:spacing w:line="480" w:lineRule="auto"/>
      </w:pPr>
      <w:commentRangeStart w:id="0"/>
      <w:r>
        <w:t>Results</w:t>
      </w:r>
      <w:commentRangeEnd w:id="0"/>
      <w:r w:rsidR="00A37D62">
        <w:rPr>
          <w:rStyle w:val="CommentReference"/>
          <w:rFonts w:asciiTheme="minorHAnsi" w:eastAsiaTheme="minorHAnsi" w:hAnsiTheme="minorHAnsi" w:cstheme="minorBidi"/>
          <w:color w:val="auto"/>
        </w:rPr>
        <w:commentReference w:id="0"/>
      </w:r>
    </w:p>
    <w:p w14:paraId="1BB5761A" w14:textId="53036A82" w:rsidR="00B3127D" w:rsidRPr="00B3127D" w:rsidRDefault="00B3127D" w:rsidP="00CA40D3">
      <w:pPr>
        <w:pStyle w:val="Heading2"/>
        <w:spacing w:line="480" w:lineRule="auto"/>
      </w:pPr>
      <w:r>
        <w:t>Entanglement Rates</w:t>
      </w:r>
    </w:p>
    <w:p w14:paraId="2D8B8E3B" w14:textId="2EDE0CA7" w:rsidR="00F71D4C" w:rsidRDefault="00F71D4C" w:rsidP="00CA40D3">
      <w:pPr>
        <w:spacing w:line="480" w:lineRule="auto"/>
      </w:pPr>
      <w:r>
        <w:t>There were 648</w:t>
      </w:r>
      <w:r w:rsidR="00E940A5">
        <w:t xml:space="preserve"> active and inactive</w:t>
      </w:r>
      <w:r>
        <w:t xml:space="preserve"> entanglements observed in the survey area from 2010-2018, 6</w:t>
      </w:r>
      <w:r w:rsidR="00BA0E85">
        <w:t>11</w:t>
      </w:r>
      <w:r>
        <w:t xml:space="preserve"> of which were documented at the four major haulout </w:t>
      </w:r>
      <w:r w:rsidR="00FA5EE6">
        <w:t>complexes</w:t>
      </w:r>
      <w:r w:rsidR="00DF0857">
        <w:t>: 433 Steller and 178 California sea lions.</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sea lions, but California sea lions exhibited </w:t>
      </w:r>
      <w:r w:rsidR="001842B2">
        <w:t xml:space="preserve">a peak in entanglement rate in the </w:t>
      </w:r>
      <w:r w:rsidR="00C01C12">
        <w:t>summer</w:t>
      </w:r>
      <w:r w:rsidR="00197110">
        <w:t xml:space="preserve"> (Fig </w:t>
      </w:r>
      <w:r w:rsidR="00FA5EE6">
        <w:t>2</w:t>
      </w:r>
      <w:r w:rsidR="0069149E">
        <w:t>, Fig 3</w:t>
      </w:r>
      <w:r w:rsidR="00197110">
        <w:t>)</w:t>
      </w:r>
      <w:r w:rsidR="003C59E8">
        <w:t xml:space="preserve">. </w:t>
      </w:r>
      <w:r w:rsidR="00E6458E">
        <w:t>The average entanglement rate</w:t>
      </w:r>
      <w:r w:rsidR="00F52B1D">
        <w:t>s</w:t>
      </w:r>
      <w:r w:rsidR="00E6458E">
        <w:t xml:space="preserve"> for</w:t>
      </w:r>
      <w:r w:rsidR="0045413C">
        <w:t xml:space="preserve"> California sea lions in</w:t>
      </w:r>
      <w:r w:rsidR="00E6458E">
        <w:t xml:space="preserve"> </w:t>
      </w:r>
      <w:r w:rsidR="00F52B1D">
        <w:t xml:space="preserve">June (10.2%) and </w:t>
      </w:r>
      <w:r w:rsidR="00E6458E">
        <w:t>July</w:t>
      </w:r>
      <w:r w:rsidR="00C01C12">
        <w:t xml:space="preserve"> (12.1%)</w:t>
      </w:r>
      <w:r w:rsidR="00823409">
        <w:t xml:space="preserve"> w</w:t>
      </w:r>
      <w:r w:rsidR="00F52B1D">
        <w:t>ere</w:t>
      </w:r>
      <w:r w:rsidR="00E6458E">
        <w:t xml:space="preserve"> </w:t>
      </w:r>
      <w:r w:rsidR="00F77423">
        <w:t>at least an order of magnitude greater than all other months, and the month with the next highest rate (November: 1.5%) still an order of magnitude greater than the others (average 0.19%, range 0-0.41%)</w:t>
      </w:r>
      <w:r w:rsidR="004714AE">
        <w:t>, though the sample size was too small for any definitive statistical differences</w:t>
      </w:r>
      <w:r w:rsidR="00302288">
        <w:t xml:space="preserve"> (n=84)</w:t>
      </w:r>
      <w:r w:rsidR="009C1841">
        <w:t>.</w:t>
      </w:r>
    </w:p>
    <w:p w14:paraId="3E3FBD75" w14:textId="6A9083EA" w:rsidR="004C322F" w:rsidRDefault="004C322F" w:rsidP="00CA40D3">
      <w:pPr>
        <w:spacing w:line="480" w:lineRule="auto"/>
      </w:pPr>
      <w:r>
        <w:rPr>
          <w:noProof/>
          <w:sz w:val="16"/>
          <w:szCs w:val="16"/>
        </w:rPr>
        <w:lastRenderedPageBreak/>
        <w:drawing>
          <wp:inline distT="0" distB="0" distL="0" distR="0" wp14:anchorId="4521A8A9" wp14:editId="4711F8FD">
            <wp:extent cx="6233064" cy="330740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 Months Composit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69649" cy="3326817"/>
                    </a:xfrm>
                    <a:prstGeom prst="rect">
                      <a:avLst/>
                    </a:prstGeom>
                  </pic:spPr>
                </pic:pic>
              </a:graphicData>
            </a:graphic>
          </wp:inline>
        </w:drawing>
      </w:r>
    </w:p>
    <w:p w14:paraId="12E4A867" w14:textId="6E25ED83" w:rsidR="004C322F" w:rsidRDefault="004C322F" w:rsidP="00CA40D3">
      <w:pPr>
        <w:pStyle w:val="Caption"/>
        <w:spacing w:line="480" w:lineRule="auto"/>
      </w:pPr>
      <w:r>
        <w:t xml:space="preserve">Fig </w:t>
      </w:r>
      <w:r w:rsidR="00FA5EE6">
        <w:t>2</w:t>
      </w:r>
      <w:r>
        <w:t xml:space="preserve">: Average entanglement rates </w:t>
      </w:r>
      <w:r w:rsidR="0045413C">
        <w:t xml:space="preserve">(expressed as entanglements per individual) </w:t>
      </w:r>
      <w:r>
        <w:t>and entangling material proportions for Steller and California sea lions in northern W</w:t>
      </w:r>
      <w:r w:rsidR="00FC775B">
        <w:t>ashington</w:t>
      </w:r>
      <w:r>
        <w:t xml:space="preserve"> from 2010-2018 by month</w:t>
      </w:r>
      <w:r w:rsidR="003802F9">
        <w:t xml:space="preserve">. 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3E739CDB" w14:textId="77777777" w:rsidR="0069149E" w:rsidRDefault="0069149E" w:rsidP="00CA40D3">
      <w:pPr>
        <w:spacing w:line="480" w:lineRule="auto"/>
      </w:pPr>
      <w:r>
        <w:rPr>
          <w:i/>
          <w:iCs/>
          <w:noProof/>
          <w:sz w:val="16"/>
          <w:szCs w:val="16"/>
        </w:rPr>
        <w:drawing>
          <wp:inline distT="0" distB="0" distL="0" distR="0" wp14:anchorId="0893BAE7" wp14:editId="79D77CE5">
            <wp:extent cx="5963055" cy="32491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66" cy="3260440"/>
                    </a:xfrm>
                    <a:prstGeom prst="rect">
                      <a:avLst/>
                    </a:prstGeom>
                  </pic:spPr>
                </pic:pic>
              </a:graphicData>
            </a:graphic>
          </wp:inline>
        </w:drawing>
      </w:r>
    </w:p>
    <w:p w14:paraId="4015A7B0" w14:textId="49E7BD84" w:rsidR="0069149E" w:rsidRPr="0069149E" w:rsidRDefault="0069149E" w:rsidP="00CA40D3">
      <w:pPr>
        <w:pStyle w:val="Caption"/>
        <w:spacing w:line="480" w:lineRule="auto"/>
      </w:pPr>
      <w:r>
        <w:lastRenderedPageBreak/>
        <w:t xml:space="preserve">Fig 3: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2BAF33F4" w14:textId="6D23D664" w:rsidR="00B3127D" w:rsidRDefault="003E2EA8" w:rsidP="00CA40D3">
      <w:pPr>
        <w:pStyle w:val="Heading2"/>
        <w:spacing w:line="480" w:lineRule="auto"/>
      </w:pPr>
      <w:r>
        <w:t>Material</w:t>
      </w:r>
      <w:r w:rsidR="00B3127D">
        <w:t xml:space="preserve"> Analysis</w:t>
      </w:r>
    </w:p>
    <w:p w14:paraId="43BD11B4" w14:textId="75658D40" w:rsidR="00B04FFA" w:rsidRDefault="00254D3B" w:rsidP="00CA40D3">
      <w:pPr>
        <w:spacing w:line="480" w:lineRule="auto"/>
        <w:rPr>
          <w:noProof/>
        </w:rPr>
      </w:pPr>
      <w:r>
        <w:t>The</w:t>
      </w:r>
      <w:r w:rsidR="00045B6C">
        <w:t xml:space="preserve">re were 502 </w:t>
      </w:r>
      <w:r w:rsidR="002E7911">
        <w:t xml:space="preserve">sightings of </w:t>
      </w:r>
      <w:r w:rsidR="00045B6C">
        <w:t>entanglements with</w:t>
      </w:r>
      <w:r>
        <w:t xml:space="preserve"> photo</w:t>
      </w:r>
      <w:r w:rsidR="00045B6C">
        <w:t>s of a</w:t>
      </w:r>
      <w:r>
        <w:t xml:space="preserve"> quality sufficient for analysis. </w:t>
      </w:r>
      <w:r w:rsidR="00701074">
        <w:t>Active entanglements comprised 78.5% of all entanglements</w:t>
      </w:r>
      <w:r w:rsidR="00805AF3">
        <w:t xml:space="preserve">, but the entangling material was only identifiable for 48.7% </w:t>
      </w:r>
      <w:r w:rsidR="008F1F2B">
        <w:t>(n = 202)</w:t>
      </w:r>
      <w:r w:rsidR="00805AF3">
        <w:t xml:space="preserve"> of them</w:t>
      </w:r>
      <w:r w:rsidR="00701074">
        <w:t xml:space="preserve">. </w:t>
      </w:r>
      <w:r w:rsidR="00F71D4C">
        <w:t xml:space="preserve">The majority of identifiable entanglements </w:t>
      </w:r>
      <w:r w:rsidR="00AF7B49">
        <w:t xml:space="preserve">(n=202) </w:t>
      </w:r>
      <w:r w:rsidR="00F71D4C">
        <w:t>were c</w:t>
      </w:r>
      <w:r w:rsidR="007C0142">
        <w:t>aused by packing bands (68.3</w:t>
      </w:r>
      <w:r w:rsidR="00F71D4C">
        <w:t>%)</w:t>
      </w:r>
      <w:r w:rsidR="00AF7B49">
        <w:t xml:space="preserve"> and </w:t>
      </w:r>
      <w:r w:rsidR="007C0142">
        <w:t>salmon flashers (11.8</w:t>
      </w:r>
      <w:r w:rsidR="00F71D4C">
        <w:t>%)</w:t>
      </w:r>
      <w:r w:rsidR="00AF7B49">
        <w:t>. The salmon flashers</w:t>
      </w:r>
      <w:r w:rsidR="00F71D4C">
        <w:t xml:space="preserve"> were only observed in the months of May – September coinciding with the local recreational and commercial </w:t>
      </w:r>
      <w:r w:rsidR="0009303F">
        <w:t xml:space="preserve">ocean </w:t>
      </w:r>
      <w:r w:rsidR="00F71D4C">
        <w:t xml:space="preserve">salmon troll </w:t>
      </w:r>
      <w:r w:rsidR="00A6707A">
        <w:t>fishery</w:t>
      </w:r>
      <w:r w:rsidR="00F6294A">
        <w:t xml:space="preserve"> (Fig </w:t>
      </w:r>
      <w:r w:rsidR="004B5FB0">
        <w:t>2)</w:t>
      </w:r>
      <w:r w:rsidR="00F71D4C">
        <w:t>. Other materials comprising less than 10% of identifiable entanglem</w:t>
      </w:r>
      <w:r w:rsidR="007C0142">
        <w:t>ents were monofilament line (7.9</w:t>
      </w:r>
      <w:r w:rsidR="00F71D4C">
        <w:t>%), rubber band</w:t>
      </w:r>
      <w:r w:rsidR="00A6707A">
        <w:t>s</w:t>
      </w:r>
      <w:r w:rsidR="007C0142">
        <w:t xml:space="preserve"> (5.9%), rope (2.9%), netting (1.5%), and hook and line (1.5</w:t>
      </w:r>
      <w:r w:rsidR="001C7A14">
        <w:t>%).</w:t>
      </w:r>
      <w:r w:rsidR="000F00F0">
        <w:t xml:space="preserve"> 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530A4B58" w14:textId="13B389D2" w:rsidR="00AA3912" w:rsidRDefault="00C60D47" w:rsidP="00CA40D3">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The majority of the entangled individuals were adults (</w:t>
      </w:r>
      <w:r w:rsidR="00CE2879">
        <w:t>77.0</w:t>
      </w:r>
      <w:r w:rsidR="00333D59">
        <w:t xml:space="preserve">%), </w:t>
      </w:r>
      <w:r w:rsidR="00CE2879">
        <w:t>32</w:t>
      </w:r>
      <w:r w:rsidR="00333D59">
        <w:t xml:space="preserve">.4% of which were male and </w:t>
      </w:r>
      <w:r w:rsidR="00CE2879">
        <w:t>63.3</w:t>
      </w:r>
      <w:r w:rsidR="00333D59">
        <w:t>% were female</w:t>
      </w:r>
      <w:r w:rsidR="002226D5">
        <w:t>; only</w:t>
      </w:r>
      <w:r w:rsidR="00375FDE">
        <w:t xml:space="preserve"> </w:t>
      </w:r>
      <w:r w:rsidR="00CE2879">
        <w:t>17.1</w:t>
      </w:r>
      <w:r w:rsidR="00BE591D">
        <w:t xml:space="preserve">% were </w:t>
      </w:r>
      <w:r w:rsidR="00D524E3">
        <w:t>juveniles</w:t>
      </w:r>
      <w:r w:rsidR="00BE591D">
        <w:t>,</w:t>
      </w:r>
      <w:r w:rsidR="00D524E3">
        <w:t xml:space="preserve"> and </w:t>
      </w:r>
      <w:r w:rsidR="00BE591D">
        <w:t>no entangled pups were observed</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4)</w:t>
      </w:r>
      <w:r w:rsidR="005C5CDC">
        <w:t xml:space="preserve">. </w:t>
      </w:r>
      <w:r w:rsidR="00AA3912">
        <w:t>The sex and age could be identified for 98.6% (n = 143) of entangled California sea lions, 142 of which were adult males, with one juvenile male</w:t>
      </w:r>
      <w:r w:rsidR="00BC0E7E">
        <w:t xml:space="preserve">. The juvenile male was entangled in a packing band, </w:t>
      </w:r>
      <w:r w:rsidR="00C14C64">
        <w:t>but</w:t>
      </w:r>
      <w:r w:rsidR="00BC0E7E">
        <w:t xml:space="preserve"> </w:t>
      </w:r>
      <w:r w:rsidR="00BC0E7E">
        <w:lastRenderedPageBreak/>
        <w:t xml:space="preserve">the </w:t>
      </w:r>
      <w:r w:rsidR="00D945A6">
        <w:t xml:space="preserve">overall </w:t>
      </w:r>
      <w:r w:rsidR="00BC0E7E">
        <w:t xml:space="preserve">entangling material proportions are otherwise equivalent to the material proportions for </w:t>
      </w:r>
      <w:r w:rsidR="00D945A6">
        <w:t xml:space="preserve">adult male </w:t>
      </w:r>
      <w:r w:rsidR="00BC0E7E">
        <w:t>California sea lions.</w:t>
      </w:r>
    </w:p>
    <w:p w14:paraId="1C56DDB5" w14:textId="3ECA617C" w:rsidR="00F556B3" w:rsidRDefault="00874CE9" w:rsidP="00CA40D3">
      <w:pPr>
        <w:keepNext/>
        <w:spacing w:line="480" w:lineRule="auto"/>
      </w:pPr>
      <w:r>
        <w:rPr>
          <w:noProof/>
        </w:rPr>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1C47DA4E" w:rsidR="009F04B7" w:rsidRPr="003E2EA8" w:rsidRDefault="00F556B3" w:rsidP="00CA40D3">
      <w:pPr>
        <w:pStyle w:val="Caption"/>
        <w:spacing w:line="480" w:lineRule="auto"/>
      </w:pPr>
      <w:r>
        <w:t xml:space="preserve">Fig </w:t>
      </w:r>
      <w:r w:rsidR="00C6370D">
        <w:t>4</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3FD97BEC" w14:textId="5892E055" w:rsidR="00613440" w:rsidRDefault="00CD2A09" w:rsidP="00CA40D3">
      <w:pPr>
        <w:spacing w:line="480" w:lineRule="auto"/>
      </w:pPr>
      <w:r>
        <w:t xml:space="preserve">Annual trends in </w:t>
      </w:r>
      <w:r w:rsidR="00540612">
        <w:t>the proportion of entanglements caused by packing bands</w:t>
      </w:r>
      <w:r>
        <w:t xml:space="preserve"> </w:t>
      </w:r>
      <w:r w:rsidR="00C24525">
        <w:t xml:space="preserve">from 2012-2017 </w:t>
      </w:r>
      <w:r w:rsidR="00824436">
        <w:t>correlate</w:t>
      </w:r>
      <w:r w:rsidR="000F1D4B">
        <w:t>d</w:t>
      </w:r>
      <w:r>
        <w:t xml:space="preserve"> with the annual occurrence of packing bands observed during OCNMS beach debris surveys</w:t>
      </w:r>
      <w:r w:rsidR="00CE0A29">
        <w:t xml:space="preserve"> </w:t>
      </w:r>
      <w:r>
        <w:t>(</w:t>
      </w:r>
      <w:commentRangeStart w:id="1"/>
      <w:commentRangeStart w:id="2"/>
      <w:commentRangeStart w:id="3"/>
      <w:r w:rsidR="00E365A3">
        <w:t>Pearson’s</w:t>
      </w:r>
      <w:commentRangeEnd w:id="1"/>
      <w:r w:rsidR="00FF2F34">
        <w:rPr>
          <w:rStyle w:val="CommentReference"/>
        </w:rPr>
        <w:commentReference w:id="1"/>
      </w:r>
      <w:commentRangeEnd w:id="2"/>
      <w:r w:rsidR="00904991">
        <w:rPr>
          <w:rStyle w:val="CommentReference"/>
        </w:rPr>
        <w:commentReference w:id="2"/>
      </w:r>
      <w:commentRangeEnd w:id="3"/>
      <w:r w:rsidR="00D703D5">
        <w:rPr>
          <w:rStyle w:val="CommentReference"/>
        </w:rPr>
        <w:commentReference w:id="3"/>
      </w:r>
      <w:r w:rsidR="00E365A3">
        <w:t xml:space="preserve"> R</w:t>
      </w:r>
      <w:r>
        <w:t>=0.</w:t>
      </w:r>
      <w:r w:rsidR="00C24525">
        <w:t>81</w:t>
      </w:r>
      <w:r w:rsidR="00E719C8">
        <w:t xml:space="preserve">; Fig </w:t>
      </w:r>
      <w:r w:rsidR="00904991">
        <w:t>5</w:t>
      </w:r>
      <w:r>
        <w:t>).</w:t>
      </w:r>
    </w:p>
    <w:p w14:paraId="7960B0C3" w14:textId="053C1EC9" w:rsidR="00BC7834" w:rsidRDefault="00757C1F" w:rsidP="00CA40D3">
      <w:pPr>
        <w:keepNext/>
        <w:spacing w:line="480" w:lineRule="auto"/>
      </w:pPr>
      <w:r>
        <w:rPr>
          <w:noProof/>
        </w:rPr>
        <w:lastRenderedPageBreak/>
        <w:drawing>
          <wp:inline distT="0" distB="0" distL="0" distR="0" wp14:anchorId="4E9D73C8" wp14:editId="338C137D">
            <wp:extent cx="5943600" cy="3554095"/>
            <wp:effectExtent l="0" t="0" r="0" b="190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cking bands 2 axe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1573D258" w14:textId="2C903EFF" w:rsidR="005B753D" w:rsidRDefault="00BC7834" w:rsidP="00CA40D3">
      <w:pPr>
        <w:pStyle w:val="Caption"/>
        <w:spacing w:line="480" w:lineRule="auto"/>
      </w:pPr>
      <w:r>
        <w:t xml:space="preserve">Fig </w:t>
      </w:r>
      <w:r w:rsidR="00904991">
        <w:t>5</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73D01774"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on the 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All four entangled California sea lions that stranded dead were adult males. Of the nine dead stranded entangled Steller sea lions, 8 were adults (4 females, 3 males, 1 unknown), and one was a subadul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0311AE">
        <w:t xml:space="preserve">, the remaining six records did not have enough detail to determine the </w:t>
      </w:r>
      <w:r w:rsidR="000311AE">
        <w:lastRenderedPageBreak/>
        <w:t>status of the entanglement or the entangling material.</w:t>
      </w:r>
      <w:r w:rsidR="0011219E">
        <w:t xml:space="preserve"> No sea lions stranded dead </w:t>
      </w:r>
      <w:r w:rsidR="00E365A3">
        <w:t xml:space="preserve">were observed </w:t>
      </w:r>
      <w:r w:rsidR="0011219E">
        <w:t>entangled in packing bands.</w:t>
      </w:r>
    </w:p>
    <w:p w14:paraId="69282AC1" w14:textId="77777777" w:rsidR="00FA5EE6" w:rsidRDefault="00FA5EE6" w:rsidP="00CA40D3">
      <w:pPr>
        <w:pStyle w:val="Heading2"/>
        <w:spacing w:line="480" w:lineRule="auto"/>
      </w:pPr>
      <w:r>
        <w:t>Population Trends</w:t>
      </w:r>
    </w:p>
    <w:p w14:paraId="44FD2A45" w14:textId="0F8032EB" w:rsidR="00FA5EE6" w:rsidRDefault="00FA5EE6" w:rsidP="00CA40D3">
      <w:pPr>
        <w:spacing w:line="480" w:lineRule="auto"/>
      </w:pPr>
      <w:r>
        <w:t>There were 189 survey days from 2010-2017 where counts were recorded at all four major</w:t>
      </w:r>
      <w:r w:rsidR="002B7620">
        <w:t xml:space="preserve"> </w:t>
      </w:r>
      <w:r w:rsidR="006A6E41">
        <w:t>complexes</w:t>
      </w:r>
      <w:r>
        <w:t>. The average annual population growth of Steller sea lions in northern Washington</w:t>
      </w:r>
      <w:r w:rsidR="006A6E41">
        <w:t xml:space="preserve"> at the haulout complexes</w:t>
      </w:r>
      <w:r>
        <w:t xml:space="preserve"> was 7.9% </w:t>
      </w:r>
      <w:r w:rsidRPr="00E31241">
        <w:t>±</w:t>
      </w:r>
      <w:r>
        <w:t xml:space="preserve"> 3.2 (95% CI), and California sea lions exhibited a similar average annual rate of change, 7.8% </w:t>
      </w:r>
      <w:r w:rsidRPr="00E31241">
        <w:t>±</w:t>
      </w:r>
      <w:r>
        <w:t xml:space="preserve"> 4.2 (95% CI; Fig </w:t>
      </w:r>
      <w:r w:rsidR="00904991">
        <w:t>6</w:t>
      </w:r>
      <w:r>
        <w:t xml:space="preserve">). </w:t>
      </w:r>
    </w:p>
    <w:p w14:paraId="3F4B7215" w14:textId="77777777" w:rsidR="00FA5EE6" w:rsidRDefault="00FA5EE6" w:rsidP="00CA40D3">
      <w:pPr>
        <w:keepNext/>
        <w:spacing w:line="480" w:lineRule="auto"/>
      </w:pPr>
      <w:r>
        <w:rPr>
          <w:noProof/>
        </w:rPr>
        <w:drawing>
          <wp:inline distT="0" distB="0" distL="0" distR="0" wp14:anchorId="41F8803C" wp14:editId="755C47E6">
            <wp:extent cx="5943600" cy="3643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4C646160" w14:textId="0D91FAC7" w:rsidR="00FA5EE6" w:rsidRPr="00091F86" w:rsidRDefault="00FA5EE6" w:rsidP="00CA40D3">
      <w:pPr>
        <w:pStyle w:val="Caption"/>
        <w:spacing w:line="480" w:lineRule="auto"/>
      </w:pPr>
      <w:r>
        <w:t xml:space="preserve">Fig </w:t>
      </w:r>
      <w:r w:rsidR="00904991">
        <w:t>6</w:t>
      </w:r>
      <w:r>
        <w:t>: Trends in average annual counts of Steller and California sea lions present at four major haulout complexes on the north coast of Washington from 2010-2017.</w:t>
      </w:r>
    </w:p>
    <w:p w14:paraId="0A91133B" w14:textId="594FF92F" w:rsidR="00941680" w:rsidRDefault="00911BDD" w:rsidP="00CA40D3">
      <w:pPr>
        <w:pStyle w:val="Heading1"/>
        <w:spacing w:line="480" w:lineRule="auto"/>
      </w:pPr>
      <w:r>
        <w:lastRenderedPageBreak/>
        <w:t>Discussion</w:t>
      </w:r>
    </w:p>
    <w:p w14:paraId="0932AE01" w14:textId="673E6C10"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r w:rsidR="00BE48BC">
        <w:t xml:space="preserve">The entanglement rate </w:t>
      </w:r>
      <w:r w:rsidR="00EE1462">
        <w:t>observed</w:t>
      </w:r>
      <w:r w:rsidR="00DB250C">
        <w:t xml:space="preserve"> </w:t>
      </w:r>
      <w:r w:rsidR="00BE48BC">
        <w:t>for California sea lions</w:t>
      </w:r>
      <w:r w:rsidR="00DB250C">
        <w:t xml:space="preserve"> in this study</w:t>
      </w:r>
      <w:r w:rsidR="0011219E">
        <w:t xml:space="preserve"> wa</w:t>
      </w:r>
      <w:r w:rsidR="001D52A6">
        <w:t xml:space="preserve">s </w:t>
      </w:r>
      <w:r w:rsidR="00BE48BC">
        <w:t xml:space="preserve">the </w:t>
      </w:r>
      <w:r w:rsidR="00BC48E8">
        <w:t>second</w:t>
      </w:r>
      <w:r w:rsidR="004428A3">
        <w:t xml:space="preserve"> </w:t>
      </w:r>
      <w:r w:rsidR="001D52A6">
        <w:t xml:space="preserve">highest </w:t>
      </w:r>
      <w:r w:rsidR="00BE48BC">
        <w:t>rate documented for any pinniped</w:t>
      </w:r>
      <w:r w:rsidR="001D52A6">
        <w:t xml:space="preserve"> in the </w:t>
      </w:r>
      <w:r w:rsidR="00BE48BC">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1C6F1F">
        <w:t>, and o</w:t>
      </w:r>
      <w:r w:rsidR="001C6F1F">
        <w:t xml:space="preserve">ur observed growth rate for California sea lions (7.8%) was similar to the range-wide estimate for 1975-2014 (7%) </w:t>
      </w:r>
      <w:r w:rsidR="001C6F1F">
        <w:fldChar w:fldCharType="begin" w:fldLock="1"/>
      </w:r>
      <w:r w:rsidR="001C6F1F">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2]","plainTextFormattedCitation":"[22]","previouslyFormattedCitation":"[22]"},"properties":{"noteIndex":0},"schema":"https://github.com/citation-style-language/schema/raw/master/csl-citation.json"}</w:instrText>
      </w:r>
      <w:r w:rsidR="001C6F1F">
        <w:fldChar w:fldCharType="separate"/>
      </w:r>
      <w:r w:rsidR="001C6F1F" w:rsidRPr="00D9452C">
        <w:rPr>
          <w:noProof/>
        </w:rPr>
        <w:t>[22]</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D9452C">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7,21]","plainTextFormattedCitation":"[17,21]","previouslyFormattedCitation":"[17,21]"},"properties":{"noteIndex":0},"schema":"https://github.com/citation-style-language/schema/raw/master/csl-citation.json"}</w:instrText>
      </w:r>
      <w:r w:rsidR="001D52A6">
        <w:fldChar w:fldCharType="separate"/>
      </w:r>
      <w:r w:rsidR="002B0441" w:rsidRPr="002B0441">
        <w:rPr>
          <w:noProof/>
        </w:rPr>
        <w:t>[17,21]</w:t>
      </w:r>
      <w:r w:rsidR="001D52A6">
        <w:fldChar w:fldCharType="end"/>
      </w:r>
      <w:r>
        <w:t>, and t</w:t>
      </w:r>
      <w:r w:rsidR="002B7620">
        <w:t xml:space="preserve">he population growth rate calculated for Steller sea lions in this study (7.9%) was close to double the rate observed by Pitcher et al. </w:t>
      </w:r>
      <w:r w:rsidR="002B7620">
        <w:fldChar w:fldCharType="begin" w:fldLock="1"/>
      </w:r>
      <w:r w:rsidR="00D9452C">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3]","plainTextFormattedCitation":"[23]","previouslyFormattedCitation":"[23]"},"properties":{"noteIndex":0},"schema":"https://github.com/citation-style-language/schema/raw/master/csl-citation.json"}</w:instrText>
      </w:r>
      <w:r w:rsidR="002B7620">
        <w:fldChar w:fldCharType="separate"/>
      </w:r>
      <w:r w:rsidR="00D9452C" w:rsidRPr="00D9452C">
        <w:rPr>
          <w:noProof/>
        </w:rPr>
        <w:t>[23]</w:t>
      </w:r>
      <w:r w:rsidR="002B7620">
        <w:fldChar w:fldCharType="end"/>
      </w:r>
      <w:r w:rsidR="002B7620">
        <w:t xml:space="preserve"> and the National Marine Fisheries Service </w:t>
      </w:r>
      <w:r w:rsidR="002B7620">
        <w:fldChar w:fldCharType="begin" w:fldLock="1"/>
      </w:r>
      <w:r w:rsidR="00D9452C">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4]","plainTextFormattedCitation":"[24]","previouslyFormattedCitation":"[24]"},"properties":{"noteIndex":0},"schema":"https://github.com/citation-style-language/schema/raw/master/csl-citation.json"}</w:instrText>
      </w:r>
      <w:r w:rsidR="002B7620">
        <w:fldChar w:fldCharType="separate"/>
      </w:r>
      <w:r w:rsidR="00D9452C" w:rsidRPr="00D9452C">
        <w:rPr>
          <w:noProof/>
        </w:rPr>
        <w:t>[24]</w:t>
      </w:r>
      <w:r w:rsidR="002B7620">
        <w:fldChar w:fldCharType="end"/>
      </w:r>
      <w:r w:rsidR="002B7620">
        <w:t xml:space="preserve"> for the eastern distinct population segment of Steller sea lions. </w:t>
      </w:r>
      <w:r w:rsidR="00E978D4">
        <w:t xml:space="preserve">However, </w:t>
      </w:r>
      <w:r w:rsidR="00E978D4">
        <w:t xml:space="preserve">Maniscalco et al. </w:t>
      </w:r>
      <w:r w:rsidR="00E978D4">
        <w:fldChar w:fldCharType="begin" w:fldLock="1"/>
      </w:r>
      <w:r w:rsidR="00D9452C">
        <w:instrText>ADDIN CSL_CITATION {"citationItems":[{"id":"ITEM-1","itemData":{"DOI":"10.1371/journal.pone.0140982","ISSN":"19326203","author":[{"dropping-particle":"","family":"Maniscalco","given":"John M.","non-dropping-particle":"","parse-names":false,"suffix":""},{"dropping-particle":"","family":"Springer","given":"Alan M.","non-dropping-particle":"","parse-names":false,"suffix":""},{"dropping-particle":"","family":"Adkison","given":"Milo D.","non-dropping-particle":"","parse-names":false,"suffix":""},{"dropping-particle":"","family":"Parker","given":"Pamela","non-dropping-particle":"","parse-names":false,"suffix":""}],"container-title":"PLoS ONE","id":"ITEM-1","issue":"10","issued":{"date-parts":[["2015"]]},"page":"1-17","title":"Population trend and elasticities of vital rates for Steller sea lions (&lt;i&gt;Eumetopias jubatus&lt;/i&gt;) in the eastern Gulf of Alaska: A new life-history table analysis","type":"article-journal","volume":"10"},"uris":["http://www.mendeley.com/documents/?uuid=9cb49702-8f75-3b57-b6ae-ccdaae7868d5"]}],"mendeley":{"formattedCitation":"[25]","plainTextFormattedCitation":"[25]","previouslyFormattedCitation":"[25]"},"properties":{"noteIndex":0},"schema":"https://github.com/citation-style-language/schema/raw/master/csl-citation.json"}</w:instrText>
      </w:r>
      <w:r w:rsidR="00E978D4">
        <w:fldChar w:fldCharType="separate"/>
      </w:r>
      <w:r w:rsidR="00D9452C" w:rsidRPr="00D9452C">
        <w:rPr>
          <w:noProof/>
        </w:rPr>
        <w:t>[25]</w:t>
      </w:r>
      <w:r w:rsidR="00E978D4">
        <w:fldChar w:fldCharType="end"/>
      </w:r>
      <w:r w:rsidR="00E978D4">
        <w:t xml:space="preserve"> </w:t>
      </w:r>
      <w:r w:rsidR="00E978D4">
        <w:t xml:space="preserve">cautioned that </w:t>
      </w:r>
      <w:r w:rsidR="00E978D4">
        <w:t xml:space="preserve">the eastern Gulf of Alaska population </w:t>
      </w:r>
      <w:r w:rsidR="00FD68BE">
        <w:t xml:space="preserve">of Steller sea lions </w:t>
      </w:r>
      <w:r w:rsidR="00E978D4">
        <w:t>was much more sensitive to declines in juvenile and adult survival, which are potentially impacted by entanglement, than changes to fecundity, so understanding the effects of entanglement on juvenile and adult survival is critical.</w:t>
      </w:r>
    </w:p>
    <w:p w14:paraId="4DA84421" w14:textId="730D6C77"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are abbreviated, other countries/regions are named fully.</w:t>
      </w:r>
      <w:r w:rsidR="006F174D">
        <w:t xml:space="preserve"> </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CA40D3">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083" w:type="dxa"/>
            <w:noWrap/>
            <w:hideMark/>
          </w:tcPr>
          <w:p w14:paraId="7EB838CB" w14:textId="70AF9B70"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73A7E98A"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61C58A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82DEC2" w14:textId="1465E82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FA88042" w14:textId="25D50E0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3E4D3E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45A8BD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0799E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w:t>
            </w:r>
          </w:p>
        </w:tc>
      </w:tr>
      <w:tr w:rsidR="002A7503" w:rsidRPr="007A1F02" w14:paraId="2BAEE5A8"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514CDAB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3</w:t>
            </w:r>
          </w:p>
        </w:tc>
        <w:tc>
          <w:tcPr>
            <w:tcW w:w="1461" w:type="dxa"/>
            <w:noWrap/>
            <w:hideMark/>
          </w:tcPr>
          <w:p w14:paraId="61FD866D" w14:textId="3151336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561AE66D" w14:textId="70B7916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9</w:t>
            </w:r>
          </w:p>
        </w:tc>
        <w:tc>
          <w:tcPr>
            <w:tcW w:w="1461" w:type="dxa"/>
            <w:noWrap/>
            <w:hideMark/>
          </w:tcPr>
          <w:p w14:paraId="0BD2F65F" w14:textId="443098C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9","issued":{"date-parts":[["2006"]]},"page":"1077-1080","title":"Entanglement of Antarctic fur seals at Bouvetøya, Southern Ocean","type":"article-journal","volume":"52"},"uris":["http://www.mendeley.com/documents/?uuid=2a40e1c3-f1d1-49a4-9c29-c0c8b86457c6"]}],"mendeley":{"formattedCitation":"[27]","plainTextFormattedCitation":"[27]","previouslyFormattedCitation":"[2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7]</w:t>
            </w:r>
            <w:r w:rsidRPr="007A1F02">
              <w:rPr>
                <w:rFonts w:cstheme="minorHAnsi"/>
                <w:sz w:val="20"/>
                <w:szCs w:val="20"/>
              </w:rPr>
              <w:fldChar w:fldCharType="end"/>
            </w:r>
          </w:p>
        </w:tc>
        <w:tc>
          <w:tcPr>
            <w:tcW w:w="2083" w:type="dxa"/>
            <w:noWrap/>
            <w:hideMark/>
          </w:tcPr>
          <w:p w14:paraId="37423F9A" w14:textId="57818BD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ntarctica</w:t>
            </w:r>
          </w:p>
        </w:tc>
        <w:tc>
          <w:tcPr>
            <w:tcW w:w="1170" w:type="dxa"/>
            <w:noWrap/>
            <w:hideMark/>
          </w:tcPr>
          <w:p w14:paraId="186B26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02FF4ED" w14:textId="6DE847E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1AD3EF5B" w14:textId="48770CC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15A52ED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1]</w:t>
            </w:r>
            <w:r w:rsidRPr="007A1F02">
              <w:rPr>
                <w:rFonts w:cstheme="minorHAnsi"/>
                <w:sz w:val="20"/>
                <w:szCs w:val="20"/>
              </w:rPr>
              <w:fldChar w:fldCharType="end"/>
            </w:r>
          </w:p>
        </w:tc>
        <w:tc>
          <w:tcPr>
            <w:tcW w:w="2083" w:type="dxa"/>
            <w:noWrap/>
            <w:hideMark/>
          </w:tcPr>
          <w:p w14:paraId="5173F581" w14:textId="0F34D21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60E22B1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365E8BC9" w14:textId="6A29565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1719D27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1</w:t>
            </w:r>
            <w:r>
              <w:rPr>
                <w:rFonts w:cstheme="minorHAnsi"/>
                <w:sz w:val="20"/>
                <w:szCs w:val="20"/>
              </w:rPr>
              <w:t>^</w:t>
            </w:r>
          </w:p>
        </w:tc>
      </w:tr>
      <w:tr w:rsidR="002A7503" w:rsidRPr="007A1F02" w14:paraId="7B65BE0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674D665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6C393673" w14:textId="5F6FE23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5835E6A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3C7AF7AD" w14:textId="62F97E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4AB987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7</w:t>
            </w:r>
            <w:r>
              <w:rPr>
                <w:rFonts w:cstheme="minorHAnsi"/>
                <w:sz w:val="20"/>
                <w:szCs w:val="20"/>
              </w:rPr>
              <w:t>^</w:t>
            </w:r>
          </w:p>
        </w:tc>
      </w:tr>
      <w:tr w:rsidR="002A7503" w:rsidRPr="007A1F02" w14:paraId="706320B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4F524E6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C5545C2" w14:textId="13CF099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4D0C527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1A6A1870" w14:textId="7749488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5605BFE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r>
              <w:rPr>
                <w:rFonts w:cstheme="minorHAnsi"/>
                <w:sz w:val="20"/>
                <w:szCs w:val="20"/>
              </w:rPr>
              <w:t>^</w:t>
            </w:r>
          </w:p>
        </w:tc>
      </w:tr>
      <w:tr w:rsidR="002A7503" w:rsidRPr="007A1F02" w14:paraId="22D28DE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3DA3201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9D0C3C" w14:textId="7FD046B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370EF8D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7039316" w14:textId="5D0E53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74FF84B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10934FBC" w14:textId="3BF2350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41033C4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5451A6A5" w14:textId="6488C92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50585A5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363154C9" w14:textId="783C9EE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36595BA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plainTextFormattedCitation":"[17]","previouslyFormattedCitation":"[1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7]</w:t>
            </w:r>
            <w:r w:rsidRPr="007A1F02">
              <w:rPr>
                <w:rFonts w:cstheme="minorHAnsi"/>
                <w:sz w:val="20"/>
                <w:szCs w:val="20"/>
              </w:rPr>
              <w:fldChar w:fldCharType="end"/>
            </w:r>
          </w:p>
        </w:tc>
        <w:tc>
          <w:tcPr>
            <w:tcW w:w="2083" w:type="dxa"/>
            <w:noWrap/>
            <w:hideMark/>
          </w:tcPr>
          <w:p w14:paraId="6EBF93C1" w14:textId="36F37BB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EAK and NBC</w:t>
            </w:r>
          </w:p>
        </w:tc>
        <w:tc>
          <w:tcPr>
            <w:tcW w:w="1530" w:type="dxa"/>
            <w:noWrap/>
            <w:hideMark/>
          </w:tcPr>
          <w:p w14:paraId="46944D3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26446B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604B002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4184CBBD" w14:textId="2B1FB1F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2AEB108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09E6337" w14:textId="22049F5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1916BCF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8E653AA" w14:textId="2F91129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0D81017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6C9FC" w14:textId="18BA5BF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76D3B8A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B6FD675" w14:textId="5C2081C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3A99CC7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D42A5" w14:textId="6F75DDE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7FD7A23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2B087C5D" w14:textId="0B6AFCD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28DF019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3]</w:t>
            </w:r>
            <w:r w:rsidRPr="007A1F02">
              <w:rPr>
                <w:rFonts w:cstheme="minorHAnsi"/>
                <w:sz w:val="20"/>
                <w:szCs w:val="20"/>
              </w:rPr>
              <w:fldChar w:fldCharType="end"/>
            </w:r>
          </w:p>
        </w:tc>
        <w:tc>
          <w:tcPr>
            <w:tcW w:w="2083" w:type="dxa"/>
            <w:noWrap/>
            <w:hideMark/>
          </w:tcPr>
          <w:p w14:paraId="51434FA7" w14:textId="26D688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15E150D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1A9AD1" w14:textId="7A2CA6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8</w:t>
            </w:r>
          </w:p>
        </w:tc>
        <w:tc>
          <w:tcPr>
            <w:tcW w:w="1461" w:type="dxa"/>
            <w:noWrap/>
            <w:hideMark/>
          </w:tcPr>
          <w:p w14:paraId="3FFEF712" w14:textId="5DEBAE8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335956E4" w14:textId="7E49AAD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0876CA73" w14:textId="55B60E8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4]</w:t>
            </w:r>
            <w:r w:rsidRPr="007A1F02">
              <w:rPr>
                <w:rFonts w:cstheme="minorHAnsi"/>
                <w:sz w:val="20"/>
                <w:szCs w:val="20"/>
              </w:rPr>
              <w:fldChar w:fldCharType="end"/>
            </w:r>
          </w:p>
        </w:tc>
        <w:tc>
          <w:tcPr>
            <w:tcW w:w="2083" w:type="dxa"/>
            <w:noWrap/>
            <w:hideMark/>
          </w:tcPr>
          <w:p w14:paraId="50415094" w14:textId="6CC494D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7D51D26D" w14:textId="0B4299C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4702A21F" w14:textId="31B21BD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35A038F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6</w:t>
            </w:r>
            <w:r>
              <w:rPr>
                <w:rFonts w:cstheme="minorHAnsi"/>
                <w:sz w:val="20"/>
                <w:szCs w:val="20"/>
              </w:rPr>
              <w:t>^</w:t>
            </w:r>
          </w:p>
        </w:tc>
      </w:tr>
      <w:tr w:rsidR="002A7503" w:rsidRPr="007A1F02" w14:paraId="465C9E0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41780C2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08F0A05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A26902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5</w:t>
            </w:r>
          </w:p>
        </w:tc>
        <w:tc>
          <w:tcPr>
            <w:tcW w:w="1461" w:type="dxa"/>
            <w:noWrap/>
            <w:hideMark/>
          </w:tcPr>
          <w:p w14:paraId="64756223" w14:textId="0554351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0642D27A" w14:textId="09B4CB1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4C914C2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D23C9C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30599F9" w14:textId="5EB553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1</w:t>
            </w:r>
            <w:r>
              <w:rPr>
                <w:rFonts w:cstheme="minorHAnsi"/>
                <w:sz w:val="20"/>
                <w:szCs w:val="20"/>
              </w:rPr>
              <w:t>*^</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39EA167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054D10AB" w14:textId="075D124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2C7C2DE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72FD5FC9" w14:textId="00E5B5E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1788160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38800D91" w14:textId="5DD1B35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4958055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2","issued":{"date-parts":[["1992"]]},"page":"151-159","title":"Entanglement of Australian fur seals in man-made debris in tasmanian waters","type":"article-journal","volume":"19"},"uris":["http://www.mendeley.com/documents/?uuid=3b9b5610-216b-40e7-9144-46b4b6cf9bfa"]}],"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5]</w:t>
            </w:r>
            <w:r w:rsidRPr="007A1F02">
              <w:rPr>
                <w:rFonts w:cstheme="minorHAnsi"/>
                <w:sz w:val="20"/>
                <w:szCs w:val="20"/>
              </w:rPr>
              <w:fldChar w:fldCharType="end"/>
            </w:r>
          </w:p>
        </w:tc>
        <w:tc>
          <w:tcPr>
            <w:tcW w:w="2083" w:type="dxa"/>
            <w:noWrap/>
            <w:hideMark/>
          </w:tcPr>
          <w:p w14:paraId="5B7C7397" w14:textId="69EA715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679F852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6]</w:t>
            </w:r>
            <w:r w:rsidRPr="007A1F02">
              <w:rPr>
                <w:rFonts w:cstheme="minorHAnsi"/>
                <w:sz w:val="20"/>
                <w:szCs w:val="20"/>
              </w:rPr>
              <w:fldChar w:fldCharType="end"/>
            </w:r>
          </w:p>
        </w:tc>
        <w:tc>
          <w:tcPr>
            <w:tcW w:w="2083" w:type="dxa"/>
            <w:noWrap/>
            <w:hideMark/>
          </w:tcPr>
          <w:p w14:paraId="3794DDC7" w14:textId="7B2A0A5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CA40D3">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Pr>
                <w:rFonts w:cstheme="minorHAnsi"/>
                <w:sz w:val="20"/>
                <w:szCs w:val="20"/>
              </w:rPr>
              <w:t>#</w:t>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1CF0240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9452C">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5]</w:t>
            </w:r>
            <w:r w:rsidRPr="007A1F02">
              <w:rPr>
                <w:rFonts w:cstheme="minorHAnsi"/>
                <w:sz w:val="20"/>
                <w:szCs w:val="20"/>
              </w:rPr>
              <w:fldChar w:fldCharType="end"/>
            </w:r>
          </w:p>
        </w:tc>
        <w:tc>
          <w:tcPr>
            <w:tcW w:w="2083" w:type="dxa"/>
            <w:noWrap/>
            <w:hideMark/>
          </w:tcPr>
          <w:p w14:paraId="2335C227" w14:textId="215C85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61B2E27C" w14:textId="0CE2B08E" w:rsidR="00D74EDB" w:rsidRDefault="00D74EDB" w:rsidP="00CA40D3">
      <w:pPr>
        <w:spacing w:line="480" w:lineRule="auto"/>
        <w:ind w:left="360"/>
      </w:pPr>
      <w:commentRangeStart w:id="4"/>
      <w:r>
        <w:t>* Not a representative value, included for comparison</w:t>
      </w:r>
      <w:r w:rsidR="003E67EE">
        <w:t xml:space="preserve"> to extreme values</w:t>
      </w:r>
      <w:r>
        <w:t>.</w:t>
      </w:r>
    </w:p>
    <w:p w14:paraId="5B4897C0" w14:textId="08A5EBBA" w:rsidR="00E44A29" w:rsidRDefault="00082AB8" w:rsidP="00CA40D3">
      <w:pPr>
        <w:spacing w:line="480" w:lineRule="auto"/>
        <w:ind w:left="360"/>
      </w:pPr>
      <w:r>
        <w:t>^ Harvest data used to calculate entanglement rate</w:t>
      </w:r>
    </w:p>
    <w:p w14:paraId="6050E442" w14:textId="59E2308E" w:rsidR="00E44A29" w:rsidRDefault="00E44A29" w:rsidP="00CA40D3">
      <w:pPr>
        <w:spacing w:line="480" w:lineRule="auto"/>
        <w:ind w:left="360"/>
      </w:pPr>
      <w:r>
        <w:t xml:space="preserve">~ Rookery counts </w:t>
      </w:r>
      <w:r w:rsidR="00047C04">
        <w:t xml:space="preserve">during breeding season </w:t>
      </w:r>
      <w:r>
        <w:t>used to calculate entanglement rate</w:t>
      </w:r>
    </w:p>
    <w:p w14:paraId="4A910DFF" w14:textId="362ED3A4" w:rsidR="00D74EDB" w:rsidRDefault="00D74EDB" w:rsidP="00CA40D3">
      <w:pPr>
        <w:spacing w:line="480" w:lineRule="auto"/>
        <w:ind w:left="360"/>
      </w:pPr>
      <w:r>
        <w:t># Entanglement rate from this study</w:t>
      </w:r>
      <w:commentRangeEnd w:id="4"/>
      <w:r w:rsidR="00D81CE5">
        <w:rPr>
          <w:rStyle w:val="CommentReference"/>
        </w:rPr>
        <w:commentReference w:id="4"/>
      </w:r>
    </w:p>
    <w:p w14:paraId="09E3C947" w14:textId="58925615"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California and Steller sea lions were found dead with signs of entanglement from 2010-2018. </w:t>
      </w:r>
      <w:r w:rsidR="00540555">
        <w:t>T</w:t>
      </w:r>
      <w:r w:rsidR="00B71EAA">
        <w:t xml:space="preserve">he proportion of dead stranded </w:t>
      </w:r>
      <w:r w:rsidR="00053D94">
        <w:t>sea lions</w:t>
      </w:r>
      <w:r w:rsidR="00B71EAA">
        <w:t xml:space="preserve"> that exhibit evidence of entanglement </w:t>
      </w:r>
      <w:r w:rsidR="00371F6C">
        <w:t>wa</w:t>
      </w:r>
      <w:r w:rsidR="00B71EAA">
        <w:t xml:space="preserve">s similar to the proportion of live sea lions observed with signs of entanglement from survey effort. </w:t>
      </w:r>
      <w:r w:rsidR="00273D89">
        <w:t xml:space="preserve">There are also very few records of dead stranded animals with clear evidence of entanglement in the literature </w:t>
      </w:r>
      <w:r w:rsidR="00273D89">
        <w:fldChar w:fldCharType="begin" w:fldLock="1"/>
      </w:r>
      <w:r w:rsidR="00D9452C">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3","issued":{"date-parts":[["1980"]]},"page":"43-54","title":"No man is benign: The endangered monk seal","type":"article-journal","volume":"May"},"uris":["http://www.mendeley.com/documents/?uuid=8911f05b-565c-4b4e-b42f-d9da5e2e2150"]}],"mendeley":{"formattedCitation":"[18,37]","plainTextFormattedCitation":"[18,37]","previouslyFormattedCitation":"[18,37]"},"properties":{"noteIndex":0},"schema":"https://github.com/citation-style-language/schema/raw/master/csl-citation.json"}</w:instrText>
      </w:r>
      <w:r w:rsidR="00273D89">
        <w:fldChar w:fldCharType="separate"/>
      </w:r>
      <w:r w:rsidR="00273D89" w:rsidRPr="002B0441">
        <w:rPr>
          <w:noProof/>
        </w:rPr>
        <w:t>[18,37]</w:t>
      </w:r>
      <w:r w:rsidR="00273D89">
        <w:fldChar w:fldCharType="end"/>
      </w:r>
      <w:r w:rsidR="00273D89">
        <w:t xml:space="preserve">. </w:t>
      </w:r>
      <w:r w:rsidR="00B71EAA">
        <w:t xml:space="preserve">Since dead stranded animals are a subset of the mortality experienced by a population, it is </w:t>
      </w:r>
      <w:r w:rsidR="00B71EAA">
        <w:t xml:space="preserve">logical </w:t>
      </w:r>
      <w:r w:rsidR="00B71EAA">
        <w:t xml:space="preserve">that if </w:t>
      </w:r>
      <w:r w:rsidR="00B71EAA">
        <w:lastRenderedPageBreak/>
        <w:t xml:space="preserve">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t xml:space="preserve">with evidence of entanglement </w:t>
      </w:r>
      <w:r w:rsidR="00B71EAA">
        <w:t>would be greater than for the</w:t>
      </w:r>
      <w:r w:rsidR="00E365A3">
        <w:t xml:space="preserve"> live</w:t>
      </w:r>
      <w:r w:rsidR="00B71EAA">
        <w:t xml:space="preserve"> population at large. </w:t>
      </w:r>
      <w:r w:rsidR="00D72138">
        <w:t>Since recorded mortality</w:t>
      </w:r>
      <w:r w:rsidR="00D72138" w:rsidRPr="00D72138">
        <w:t xml:space="preserve"> </w:t>
      </w:r>
      <w:r w:rsidR="00D72138">
        <w:t>due to entanglement was lower than expected</w:t>
      </w:r>
      <w:r w:rsidR="00667713">
        <w:t>, we can conclude</w:t>
      </w:r>
      <w:r w:rsidR="00B71EAA">
        <w:t xml:space="preserve"> that </w:t>
      </w:r>
      <w:r w:rsidR="00D72138">
        <w:t>this was not the case.</w:t>
      </w:r>
      <w:r w:rsidR="00B71EAA">
        <w:t xml:space="preserve"> </w:t>
      </w:r>
    </w:p>
    <w:p w14:paraId="5679BAA8" w14:textId="0E5B1455" w:rsidR="002E3203" w:rsidRDefault="00B71EAA" w:rsidP="00CA40D3">
      <w:pPr>
        <w:spacing w:line="480" w:lineRule="auto"/>
      </w:pPr>
      <w:r>
        <w:t>There are two possible 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D9452C">
        <w:instrText>ADDIN CSL_CITATION {"citationItems":[{"id":"ITEM-1","itemData":{"author":[{"dropping-particle":"","family":"Forney","given":"Karin A","non-dropping-particle":"","parse-names":false,"suffix":""},{"dropping-particle":"","family":"Cole","given":"Tim V N","non-dropping-particle":"","parse-names":false,"suffix":""},{"dropping-particle":"","family":"Eagle","given":"Tom","non-dropping-particle":"","parse-names":false,"suffix":""},{"dropping-particle":"","family":"Angliss","given":"Robyn","non-dropping-particle":"","parse-names":false,"suffix":""},{"dropping-particle":"","family":"Long","given":"Kristy","non-dropping-particle":"","parse-names":false,"suffix":""},{"dropping-particle":"","family":"Barre","given":"Lynne","non-dropping-particle":"","parse-names":false,"suffix":""},{"dropping-particle":"","family":"Van","given":"Lisa","non-dropping-particle":"","parse-names":false,"suffix":""},{"dropping-particle":"","family":"Borggaard","given":"Atta Diane","non-dropping-particle":"","parse-names":false,"suffix":""},{"dropping-particle":"","family":"Rowles","given":"Teri","non-dropping-particle":"","parse-names":false,"suffix":""},{"dropping-particle":"","family":"Norberg","given":"Brent","non-dropping-particle":"","parse-names":false,"suffix":""},{"dropping-particle":"","family":"Whaley","given":"Janet","non-dropping-particle":"","parse-names":false,"suffix":""},{"dropping-particle":"","family":"Engleby","given":"Laura","non-dropping-particle":"","parse-names":false,"suffix":""}],"id":"ITEM-1","issued":{"date-parts":[["2008"]]},"title":"Differentiating Serious and Non-Serious Injury of Marine Mammals: Report of the Serious Injury Technical Workshop","type":"report"},"uris":["http://www.mendeley.com/documents/?uuid=d2ceb1d0-4350-35bf-8d20-19628d3240fe"]}],"mendeley":{"formattedCitation":"[38]","plainTextFormattedCitation":"[38]","previouslyFormattedCitation":"[38]"},"properties":{"noteIndex":0},"schema":"https://github.com/citation-style-language/schema/raw/master/csl-citation.json"}</w:instrText>
      </w:r>
      <w:r w:rsidR="00455499">
        <w:fldChar w:fldCharType="separate"/>
      </w:r>
      <w:r w:rsidR="002B0441" w:rsidRPr="002B0441">
        <w:rPr>
          <w:noProof/>
        </w:rPr>
        <w:t>[38]</w:t>
      </w:r>
      <w:r w:rsidR="00455499">
        <w:fldChar w:fldCharType="end"/>
      </w:r>
      <w:r>
        <w:t xml:space="preserve">. </w:t>
      </w:r>
      <w:r w:rsidR="00617E3A">
        <w:t xml:space="preserve">Studies on tagged subadult male Northern fur seals on St. Paul Island, Alaska found that entangled individuals had a similar return rate to the general harvest population, suggesting that entanglement, at least for the harvestable segment of the population, had little to no impact on survival </w:t>
      </w:r>
      <w:r w:rsidR="00617E3A">
        <w:fldChar w:fldCharType="begin" w:fldLock="1"/>
      </w:r>
      <w:r w:rsidR="00D9452C">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id":"ITEM-2","issued":{"date-parts":[["1989"]]},"number-of-pages":"61-62","title":"Northern Fur Seals Tagged and Observed During Entanglement Studies St. Paul Island, Alaska","type":"report"},"uris":["http://www.mendeley.com/documents/?uuid=f69f52a9-f69b-427e-b3e1-4f4bd1df81b8"]}],"mendeley":{"formattedCitation":"[39,40]","plainTextFormattedCitation":"[39,40]","previouslyFormattedCitation":"[39,40]"},"properties":{"noteIndex":0},"schema":"https://github.com/citation-style-language/schema/raw/master/csl-citation.json"}</w:instrText>
      </w:r>
      <w:r w:rsidR="00617E3A">
        <w:fldChar w:fldCharType="separate"/>
      </w:r>
      <w:r w:rsidR="00D9452C" w:rsidRPr="00D9452C">
        <w:rPr>
          <w:noProof/>
        </w:rPr>
        <w:t>[39,40]</w:t>
      </w:r>
      <w:r w:rsidR="00617E3A">
        <w:fldChar w:fldCharType="end"/>
      </w:r>
      <w:r w:rsidR="00617E3A">
        <w:t xml:space="preserve">. </w:t>
      </w:r>
      <w:r w:rsidR="00617E3A">
        <w:t xml:space="preserve">However, </w:t>
      </w:r>
      <w:r w:rsidR="005C3F06">
        <w:t>Scordino et al. (1988)</w:t>
      </w:r>
      <w:r w:rsidR="00617E3A">
        <w:t xml:space="preserve"> noted that the probability of survival might be largely dependent on the animal’s ability to shed the entangling material</w:t>
      </w:r>
      <w:r w:rsidR="005C3F06">
        <w:t xml:space="preserve"> </w:t>
      </w:r>
      <w:r w:rsidR="005C3F06">
        <w:fldChar w:fldCharType="begin" w:fldLock="1"/>
      </w:r>
      <w:r w:rsidR="00D734FE">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mendeley":{"formattedCitation":"[39]","plainTextFormattedCitation":"[39]","previouslyFormattedCitation":"[39]"},"properties":{"noteIndex":0},"schema":"https://github.com/citation-style-language/schema/raw/master/csl-citation.json"}</w:instrText>
      </w:r>
      <w:r w:rsidR="005C3F06">
        <w:fldChar w:fldCharType="separate"/>
      </w:r>
      <w:r w:rsidR="005C3F06" w:rsidRPr="005C3F06">
        <w:rPr>
          <w:noProof/>
        </w:rPr>
        <w:t>[39]</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D9452C">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mendeley":{"formattedCitation":"[41]","plainTextFormattedCitation":"[41]","previouslyFormattedCitation":"[41]"},"properties":{"noteIndex":0},"schema":"https://github.com/citation-style-language/schema/raw/master/csl-citation.json"}</w:instrText>
      </w:r>
      <w:r>
        <w:fldChar w:fldCharType="separate"/>
      </w:r>
      <w:r w:rsidR="00D9452C" w:rsidRPr="00D9452C">
        <w:rPr>
          <w:noProof/>
        </w:rPr>
        <w:t>[41]</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D9452C">
        <w:instrText>ADDIN CSL_CITATION {"citationItems":[{"id":"ITEM-1","itemData":{"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2]","plainTextFormattedCitation":"[42]","previouslyFormattedCitation":"[42]"},"properties":{"noteIndex":0},"schema":"https://github.com/citation-style-language/schema/raw/master/csl-citation.json"}</w:instrText>
      </w:r>
      <w:r>
        <w:fldChar w:fldCharType="separate"/>
      </w:r>
      <w:r w:rsidR="00D9452C" w:rsidRPr="00D9452C">
        <w:rPr>
          <w:noProof/>
        </w:rPr>
        <w:t>[42]</w:t>
      </w:r>
      <w:r>
        <w:fldChar w:fldCharType="end"/>
      </w:r>
      <w:r>
        <w:t xml:space="preserve">, a large territorial Steller bull who shed two salmon flashers (pers comm. Justin Jenniges), </w:t>
      </w:r>
      <w:r w:rsidR="00AD63EE">
        <w:t>nursing female Northern fur seals who freed themselves from 200g trawl net fragments</w:t>
      </w:r>
      <w:r w:rsidR="00B83963">
        <w:t xml:space="preserve"> </w:t>
      </w:r>
      <w:r w:rsidR="00B83963">
        <w:fldChar w:fldCharType="begin" w:fldLock="1"/>
      </w:r>
      <w:r w:rsidR="00B83963">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1","issued":{"date-parts":[["1990"]]},"page":"492-493","title":"Studies on the Effects of Entanglement on Individual Northern Fur Seals","type":"paper-conference"},"uris":["http://www.mendeley.com/documents/?uuid=2f0d43ad-d9ab-48f0-9e5d-8a49ede11b79"]}],"mendeley":{"formattedCitation":"[43]","plainTextFormattedCitation":"[43]"},"properties":{"noteIndex":0},"schema":"https://github.com/citation-style-language/schema/raw/master/csl-citation.json"}</w:instrText>
      </w:r>
      <w:r w:rsidR="00B83963">
        <w:fldChar w:fldCharType="separate"/>
      </w:r>
      <w:r w:rsidR="00B83963" w:rsidRPr="00B83963">
        <w:rPr>
          <w:noProof/>
        </w:rPr>
        <w:t>[43]</w:t>
      </w:r>
      <w:r w:rsidR="00B83963">
        <w:fldChar w:fldCharType="end"/>
      </w:r>
      <w:r w:rsidR="002E08DF">
        <w:t>,</w:t>
      </w:r>
      <w:r w:rsidR="00AD63EE">
        <w:t xml:space="preserve"> </w:t>
      </w:r>
      <w:r>
        <w:t>and multiple</w:t>
      </w:r>
      <w:r w:rsidR="007204BE">
        <w:t xml:space="preserve"> Hawaiian</w:t>
      </w:r>
      <w:bookmarkStart w:id="5" w:name="_GoBack"/>
      <w:bookmarkEnd w:id="5"/>
      <w:r>
        <w:t xml:space="preserve"> monk seals who seemed to entangle and disentangle themselves in beached netting </w:t>
      </w:r>
      <w:r>
        <w:fldChar w:fldCharType="begin" w:fldLock="1"/>
      </w:r>
      <w:r w:rsidR="00D9452C">
        <w:instrText>ADDIN CSL_CITATION {"citationItems":[{"id":"ITEM-1","itemData":{"ISBN":"1111111111","author":[{"dropping-particle":"","family":"Kenyon","given":"Karl W.","non-dropping-particle":"","parse-names":false,"suffix":""}],"container-title":"Oceans","id":"ITEM-1","issue":"3","issued":{"date-parts":[["1980"]]},"page":"43-54","title":"No man is benign: The endangered monk seal","type":"article-journal","volume":"May"},"uris":["http://www.mendeley.com/documents/?uuid=8911f05b-565c-4b4e-b42f-d9da5e2e2150"]}],"mendeley":{"formattedCitation":"[37]","plainTextFormattedCitation":"[37]","previouslyFormattedCitation":"[37]"},"properties":{"noteIndex":0},"schema":"https://github.com/citation-style-language/schema/raw/master/csl-citation.json"}</w:instrText>
      </w:r>
      <w:r>
        <w:fldChar w:fldCharType="separate"/>
      </w:r>
      <w:r w:rsidR="002B0441" w:rsidRPr="002B0441">
        <w:rPr>
          <w:noProof/>
        </w:rPr>
        <w:t>[37]</w:t>
      </w:r>
      <w:r>
        <w:fldChar w:fldCharType="end"/>
      </w:r>
      <w:r>
        <w:t xml:space="preserve">. </w:t>
      </w:r>
      <w:r w:rsidR="002E3203">
        <w:t xml:space="preserve">The likelihood of successfully shedding entangling materials may depend on the type of material. </w:t>
      </w:r>
      <w:r w:rsidR="002E3203">
        <w:t xml:space="preserve">Packing bands were the most common entangling material in all study years for both </w:t>
      </w:r>
      <w:r w:rsidR="002E3203">
        <w:t>Steller and California sea lions</w:t>
      </w:r>
      <w:r w:rsidR="002E3203">
        <w:t xml:space="preserve"> from live observations, similar to what was seen in other studies in the North Pacific </w:t>
      </w:r>
      <w:r w:rsidR="002E3203">
        <w:fldChar w:fldCharType="begin" w:fldLock="1"/>
      </w:r>
      <w:r w:rsidR="002E3203">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19,31]","plainTextFormattedCitation":"[17,19,31]","previouslyFormattedCitation":"[17,19,31]"},"properties":{"noteIndex":0},"schema":"https://github.com/citation-style-language/schema/raw/master/csl-citation.json"}</w:instrText>
      </w:r>
      <w:r w:rsidR="002E3203">
        <w:fldChar w:fldCharType="separate"/>
      </w:r>
      <w:r w:rsidR="002E3203" w:rsidRPr="002B0441">
        <w:rPr>
          <w:noProof/>
        </w:rPr>
        <w:t>[17,19,31]</w:t>
      </w:r>
      <w:r w:rsidR="002E3203">
        <w:fldChar w:fldCharType="end"/>
      </w:r>
      <w:r w:rsidR="002E3203">
        <w:t xml:space="preserve">. However, not a single sea lion stranded dead on the Washington or Oregon coast from 2010-2018 entangled in a packing band. This could indicate that sea lions are able to shed packing bands at a higher rate than other materials. Flashers, on the other hand, made up one third of strandings where the entangling material was identifiable, a much higher proportion than what was seen in live observations, indicating that individuals with entanglements caused by a swallowed hook could have a higher mortality rate. The presence of flasher entanglements on live individuals only </w:t>
      </w:r>
      <w:r w:rsidR="002E3203">
        <w:lastRenderedPageBreak/>
        <w:t xml:space="preserve">during May – September reinforces that sea lions either quickly shed the gear or die. Most sea lions were in good body condition when observed, suggesting it is more likely that they quickly 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 xml:space="preserve">related scarring in our record (21.5%) and in other studies </w:t>
      </w:r>
      <w:r w:rsidR="0040255E">
        <w:fldChar w:fldCharType="begin" w:fldLock="1"/>
      </w:r>
      <w:r w:rsidR="0040255E">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19,39]","plainTextFormattedCitation":"[15,19,39]","previouslyFormattedCitation":"[15,19,39]"},"properties":{"noteIndex":0},"schema":"https://github.com/citation-style-language/schema/raw/master/csl-citation.json"}</w:instrText>
      </w:r>
      <w:r w:rsidR="0040255E">
        <w:fldChar w:fldCharType="separate"/>
      </w:r>
      <w:r w:rsidR="0040255E" w:rsidRPr="00E90924">
        <w:rPr>
          <w:noProof/>
        </w:rPr>
        <w:t>[15,19,39]</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1845F7B8" w:rsidR="007D2394" w:rsidRDefault="00B71EAA" w:rsidP="00CA40D3">
      <w:pPr>
        <w:spacing w:line="480" w:lineRule="auto"/>
      </w:pPr>
      <w:r w:rsidRPr="001C63E4">
        <w:t>The</w:t>
      </w:r>
      <w:r>
        <w:t xml:space="preserve"> second </w:t>
      </w:r>
      <w:r w:rsidR="00232AA3">
        <w:t>possible 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r w:rsidR="0024294E">
        <w:fldChar w:fldCharType="begin" w:fldLock="1"/>
      </w:r>
      <w:r w:rsidR="00B83963">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4","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mendeley":{"formattedCitation":"[4,8,44,45]","plainTextFormattedCitation":"[4,8,44,45]","previouslyFormattedCitation":"[4,8,43,44]"},"properties":{"noteIndex":0},"schema":"https://github.com/citation-style-language/schema/raw/master/csl-citation.json"}</w:instrText>
      </w:r>
      <w:r w:rsidR="0024294E">
        <w:fldChar w:fldCharType="separate"/>
      </w:r>
      <w:r w:rsidR="00B83963" w:rsidRPr="00B83963">
        <w:rPr>
          <w:noProof/>
        </w:rPr>
        <w:t>[4,8,44,45]</w:t>
      </w:r>
      <w:r w:rsidR="0024294E">
        <w:fldChar w:fldCharType="end"/>
      </w:r>
      <w:r w:rsidR="00A86541">
        <w:t xml:space="preserve">. </w:t>
      </w:r>
      <w:r w:rsidR="009744EC">
        <w:t xml:space="preserve">Entanglement </w:t>
      </w:r>
      <w:r w:rsidR="00F01579">
        <w:t xml:space="preserve">in </w:t>
      </w:r>
      <w:r w:rsidR="0060632B">
        <w:t xml:space="preserve">a </w:t>
      </w:r>
      <w:r w:rsidR="00F01579">
        <w:t>large entangling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B83963">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3","issued":{"date-parts":[["1990"]]},"page":"492-493","title":"Studies on the Effects of Entanglement on Individual Northern Fur Seals","type":"paper-conference"},"uris":["http://www.mendeley.com/documents/?uuid=2f0d43ad-d9ab-48f0-9e5d-8a49ede11b79"]}],"mendeley":{"formattedCitation":"[43,45,46]","plainTextFormattedCitation":"[43,45,46]","previouslyFormattedCitation":"[44–46]"},"properties":{"noteIndex":0},"schema":"https://github.com/citation-style-language/schema/raw/master/csl-citation.json"}</w:instrText>
      </w:r>
      <w:r w:rsidR="00D734FE">
        <w:fldChar w:fldCharType="separate"/>
      </w:r>
      <w:r w:rsidR="00B83963" w:rsidRPr="00B83963">
        <w:rPr>
          <w:noProof/>
        </w:rPr>
        <w:t>[43,45,46]</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B83963">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47]","plainTextFormattedCitation":"[47]","previouslyFormattedCitation":"[47]"},"properties":{"noteIndex":0},"schema":"https://github.com/citation-style-language/schema/raw/master/csl-citation.json"}</w:instrText>
      </w:r>
      <w:r w:rsidR="00BA0CD7">
        <w:fldChar w:fldCharType="separate"/>
      </w:r>
      <w:r w:rsidR="00BA0CD7" w:rsidRPr="0060632B">
        <w:rPr>
          <w:noProof/>
        </w:rPr>
        <w:t>[47]</w:t>
      </w:r>
      <w:r w:rsidR="00BA0CD7">
        <w:fldChar w:fldCharType="end"/>
      </w:r>
      <w:r w:rsidR="00AC553B" w:rsidRPr="00AC553B">
        <w:t>.</w:t>
      </w:r>
      <w:r w:rsidR="00AC553B">
        <w:t xml:space="preserve"> </w:t>
      </w:r>
      <w:r w:rsidR="00621DD8">
        <w:t>Likewise, a</w:t>
      </w:r>
      <w:r w:rsidR="00621DD8">
        <w:t>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B83963">
        <w:instrText>ADDIN CSL_CITATION {"citationItems":[{"id":"ITEM-1","itemData":{"DOI":"10.1016/j.marpolbul.2009.09.005","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 Published by Elsevier Ltd.","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d":{"date-parts":[["2010"]]},"page":"39-50","title":"Derelict fishing nets in Puget Sound and the Northwest Straits: Patterns and threats to marine fauna","type":"article-journal","volume":"60"},"uris":["http://www.mendeley.com/documents/?uuid=30f8d651-14bb-36f1-b6aa-f009fe3c179c"]}],"mendeley":{"formattedCitation":"[48]","plainTextFormattedCitation":"[48]","previouslyFormattedCitation":"[46]"},"properties":{"noteIndex":0},"schema":"https://github.com/citation-style-language/schema/raw/master/csl-citation.json"}</w:instrText>
      </w:r>
      <w:r w:rsidR="00621DD8">
        <w:fldChar w:fldCharType="separate"/>
      </w:r>
      <w:r w:rsidR="00B83963" w:rsidRPr="00B83963">
        <w:rPr>
          <w:noProof/>
        </w:rPr>
        <w:t>[48]</w:t>
      </w:r>
      <w:r w:rsidR="00621DD8">
        <w:fldChar w:fldCharType="end"/>
      </w:r>
      <w:r w:rsidR="00621DD8">
        <w:t xml:space="preserve">. </w:t>
      </w:r>
      <w:r w:rsidR="00BA0CD7">
        <w:t xml:space="preserve">At-sea mortality, internal injuries, and derelict gear and just a few types of </w:t>
      </w:r>
      <w:r w:rsidR="00597DC4">
        <w:t xml:space="preserve">entanglement-related mortality that </w:t>
      </w:r>
      <w:r w:rsidR="00BA0CD7">
        <w:t>are</w:t>
      </w:r>
      <w:r w:rsidR="00597DC4">
        <w:t xml:space="preserve"> unlikely to be accurately documented and included in entanglement rates</w:t>
      </w:r>
      <w:r w:rsidR="00BA0CD7">
        <w:t>,</w:t>
      </w:r>
      <w:r w:rsidR="00BA734F">
        <w:t xml:space="preserve"> </w:t>
      </w:r>
      <w:r w:rsidR="00597DC4">
        <w:t xml:space="preserve">further demonstrating that both the rates and impacts of entanglement are likely underestimated </w:t>
      </w:r>
      <w:r w:rsidR="000335F7">
        <w:t>in any published rate</w:t>
      </w:r>
      <w:r w:rsidR="00BA734F">
        <w:t xml:space="preserve">. </w:t>
      </w:r>
    </w:p>
    <w:p w14:paraId="01B8D040" w14:textId="4B3182D6" w:rsidR="0011219E" w:rsidRDefault="0011219E" w:rsidP="00CA40D3">
      <w:pPr>
        <w:spacing w:line="480" w:lineRule="auto"/>
      </w:pPr>
      <w:r>
        <w:t>The age, size, and foraging experience of the sea lion may impact the materials they become entangled in</w:t>
      </w:r>
      <w:r w:rsidR="00D32AB8">
        <w:t>, and therefore the outcome of the entanglement</w:t>
      </w:r>
      <w:r w:rsidR="008C20D1">
        <w:t xml:space="preserve"> </w:t>
      </w:r>
      <w:r w:rsidR="008C20D1">
        <w:fldChar w:fldCharType="begin" w:fldLock="1"/>
      </w:r>
      <w:r w:rsidR="00B83963">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49,50]","plainTextFormattedCitation":"[8,49,50]","previouslyFormattedCitation":"[8,48,49]"},"properties":{"noteIndex":0},"schema":"https://github.com/citation-style-language/schema/raw/master/csl-citation.json"}</w:instrText>
      </w:r>
      <w:r w:rsidR="008C20D1">
        <w:fldChar w:fldCharType="separate"/>
      </w:r>
      <w:r w:rsidR="00B83963" w:rsidRPr="00B83963">
        <w:rPr>
          <w:noProof/>
        </w:rPr>
        <w:t>[8,49,50]</w:t>
      </w:r>
      <w:r w:rsidR="008C20D1">
        <w:fldChar w:fldCharType="end"/>
      </w:r>
      <w:r>
        <w:t xml:space="preserve">. The high proportion of entangled </w:t>
      </w:r>
      <w:r w:rsidR="00742D77">
        <w:t xml:space="preserve">Steller </w:t>
      </w:r>
      <w:r>
        <w:lastRenderedPageBreak/>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B83963">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1]","plainTextFormattedCitation":"[51]","previouslyFormattedCitation":"[50]"},"properties":{"noteIndex":0},"schema":"https://github.com/citation-style-language/schema/raw/master/csl-citation.json"}</w:instrText>
      </w:r>
      <w:r w:rsidR="00FD4BE7">
        <w:fldChar w:fldCharType="separate"/>
      </w:r>
      <w:r w:rsidR="00B83963" w:rsidRPr="00B83963">
        <w:rPr>
          <w:noProof/>
        </w:rPr>
        <w:t>[51]</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B83963">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1","issued":{"date-parts":[["1990"]]},"page":"492-493","title":"Studies on the Effects of Entanglement on Individual Northern Fur Seals","type":"paper-conference"},"uris":["http://www.mendeley.com/documents/?uuid=2f0d43ad-d9ab-48f0-9e5d-8a49ede11b79"]}],"mendeley":{"formattedCitation":"[43]","plainTextFormattedCitation":"[43]","previouslyFormattedCitation":"[46]"},"properties":{"noteIndex":0},"schema":"https://github.com/citation-style-language/schema/raw/master/csl-citation.json"}</w:instrText>
      </w:r>
      <w:r w:rsidR="00BA734F">
        <w:fldChar w:fldCharType="separate"/>
      </w:r>
      <w:r w:rsidR="00B83963" w:rsidRPr="00B83963">
        <w:rPr>
          <w:noProof/>
        </w:rPr>
        <w:t>[43]</w:t>
      </w:r>
      <w:r w:rsidR="00BA734F">
        <w:fldChar w:fldCharType="end"/>
      </w:r>
      <w:r>
        <w:t xml:space="preserve">. </w:t>
      </w:r>
      <w:r w:rsidR="00B56419">
        <w:t xml:space="preserve">Pinniped life history therefore impacts both the entangling materials an individual is likely to </w:t>
      </w:r>
      <w:r w:rsidR="0083148C">
        <w:t>encounter,</w:t>
      </w:r>
      <w:r w:rsidR="00B56419">
        <w:t xml:space="preserve"> and the severity of the wound caused by that entanglement.</w:t>
      </w:r>
    </w:p>
    <w:p w14:paraId="7FDAFA44" w14:textId="66FA6C86"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the summer months, but the few animals that stayed 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B83963">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mendeley":{"formattedCitation":"[45,46]","plainTextFormattedCitation":"[45,46]","previouslyFormattedCitation":"[44,45]"},"properties":{"noteIndex":0},"schema":"https://github.com/citation-style-language/schema/raw/master/csl-citation.json"}</w:instrText>
      </w:r>
      <w:r w:rsidR="00B56419">
        <w:fldChar w:fldCharType="separate"/>
      </w:r>
      <w:r w:rsidR="00B83963" w:rsidRPr="00B83963">
        <w:rPr>
          <w:noProof/>
        </w:rPr>
        <w:t>[45,46]</w:t>
      </w:r>
      <w:r w:rsidR="00B56419">
        <w:fldChar w:fldCharType="end"/>
      </w:r>
      <w:r w:rsidR="00B56419">
        <w:t>.</w:t>
      </w:r>
      <w:r w:rsidR="00B56419" w:rsidRPr="004775B2">
        <w:t xml:space="preserve"> </w:t>
      </w:r>
      <w:r w:rsidR="00B56419">
        <w:t xml:space="preserve">Even for individuals that did arrive at their breeding grounds, entanglement could impact their reproductive success. Entangled nursing female Northern fur seals spent longer at sea, weaned smaller pups than unentangled females, and sometimes abandoned their pups altogether </w:t>
      </w:r>
      <w:r w:rsidR="00B56419">
        <w:fldChar w:fldCharType="begin" w:fldLock="1"/>
      </w:r>
      <w:r w:rsidR="00B83963">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id":"ITEM-1","issued":{"date-parts":[["1988"]]},"page":"58-68","title":"Incidence and Impact of Entanglement in Netting Debris on Northern Fur Seal Pups and Adult Females, St. Paul Island, Alaska","type":"article-journal"},"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2","issued":{"date-parts":[["1990"]]},"page":"492-493","title":"Studies on the Effects of Entanglement on Individual Northern Fur Seals","type":"paper-conference"},"uris":["http://www.mendeley.com/documents/?uuid=2f0d43ad-d9ab-48f0-9e5d-8a49ede11b79"]}],"mendeley":{"formattedCitation":"[43,52]","plainTextFormattedCitation":"[43,52]","previouslyFormattedCitation":"[46,56]"},"properties":{"noteIndex":0},"schema":"https://github.com/citation-style-language/schema/raw/master/csl-citation.json"}</w:instrText>
      </w:r>
      <w:r w:rsidR="00B56419">
        <w:fldChar w:fldCharType="separate"/>
      </w:r>
      <w:r w:rsidR="00B83963" w:rsidRPr="00B83963">
        <w:rPr>
          <w:noProof/>
        </w:rPr>
        <w:t>[43,52]</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B56419">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rsidR="00B56419">
        <w:fldChar w:fldCharType="separate"/>
      </w:r>
      <w:r w:rsidR="00B56419" w:rsidRPr="002B0441">
        <w:rPr>
          <w:noProof/>
        </w:rPr>
        <w:t>[15]</w:t>
      </w:r>
      <w:r w:rsidR="00B56419">
        <w:fldChar w:fldCharType="end"/>
      </w:r>
      <w:r w:rsidR="00B56419">
        <w:t xml:space="preserve"> demonstrate that the impacts of entanglement on all aspects of pinniped population dynamics are poorly understood.</w:t>
      </w:r>
    </w:p>
    <w:p w14:paraId="32FA5E57" w14:textId="0317FE37" w:rsidR="003C182E" w:rsidRDefault="003C182E" w:rsidP="00CA40D3">
      <w:pPr>
        <w:spacing w:line="480" w:lineRule="auto"/>
      </w:pPr>
      <w:r>
        <w:t xml:space="preserve">Entanglement rates appear to also be impacted by the availability </w:t>
      </w:r>
      <w:r w:rsidR="00E83BA1">
        <w:t xml:space="preserve">and distribution </w:t>
      </w:r>
      <w:r>
        <w:t xml:space="preserve">of entangling materials in the immediate environment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plainTextFormattedCitation":"[4,8]","previouslyFormattedCitation":"[4,8]"},"properties":{"noteIndex":0},"schema":"https://github.com/citation-style-language/schema/raw/master/csl-citation.json"}</w:instrText>
      </w:r>
      <w:r>
        <w:fldChar w:fldCharType="separate"/>
      </w:r>
      <w:r w:rsidRPr="002B0441">
        <w:rPr>
          <w:noProof/>
        </w:rPr>
        <w:t>[4,8]</w:t>
      </w:r>
      <w:r>
        <w:fldChar w:fldCharType="end"/>
      </w:r>
      <w:r>
        <w:t xml:space="preserve">. In our survey area, the occurrence of packing bands in beach surveys was positively correlated with the proportion of entangled individuals exhibiting packing bands. A similar relationship has been observed in the Hawaiian Islands with Hawaiian monk seals, </w:t>
      </w:r>
      <w:r>
        <w:lastRenderedPageBreak/>
        <w:t xml:space="preserve">which frequently haul out on top of beached debris and therefore experience higher entanglement risk when more debris is present on the beach </w:t>
      </w:r>
      <w:r>
        <w:fldChar w:fldCharType="begin" w:fldLock="1"/>
      </w:r>
      <w:r w:rsidR="00B83963">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3]","plainTextFormattedCitation":"[53]","previouslyFormattedCitation":"[51]"},"properties":{"noteIndex":0},"schema":"https://github.com/citation-style-language/schema/raw/master/csl-citation.json"}</w:instrText>
      </w:r>
      <w:r>
        <w:fldChar w:fldCharType="separate"/>
      </w:r>
      <w:r w:rsidR="00B83963" w:rsidRPr="00B83963">
        <w:rPr>
          <w:noProof/>
        </w:rPr>
        <w:t>[53]</w:t>
      </w:r>
      <w:r>
        <w:fldChar w:fldCharType="end"/>
      </w:r>
      <w:r>
        <w:t xml:space="preserve">, and with Northern fur seal pups on St. Paul Island which show higher rates of entanglement at areas with higher concentrations of debris in the nearshore </w:t>
      </w:r>
      <w:r>
        <w:fldChar w:fldCharType="begin" w:fldLock="1"/>
      </w:r>
      <w:r w:rsidR="00B83963">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1","issued":{"date-parts":[["1989"]]},"number-of-pages":"57-60","title":"Observations of Beach Debris and Net Entanglement on St. Paul Island, Alaska","type":"report"},"uris":["http://www.mendeley.com/documents/?uuid=aa34922c-dc8c-474f-a99b-7b6ff29310bf"]}],"mendeley":{"formattedCitation":"[50]","plainTextFormattedCitation":"[50]","previouslyFormattedCitation":"[49]"},"properties":{"noteIndex":0},"schema":"https://github.com/citation-style-language/schema/raw/master/csl-citation.json"}</w:instrText>
      </w:r>
      <w:r>
        <w:fldChar w:fldCharType="separate"/>
      </w:r>
      <w:r w:rsidR="00B83963" w:rsidRPr="00B83963">
        <w:rPr>
          <w:noProof/>
        </w:rPr>
        <w:t>[50]</w:t>
      </w:r>
      <w:r>
        <w:fldChar w:fldCharType="end"/>
      </w:r>
      <w:r>
        <w:t xml:space="preserve">. </w:t>
      </w:r>
      <w:r>
        <w:t>It is likely that both basin-wide circulation patterns and nearshore currents play a role in the concentration of entangling materials and therefore the distribution of entanglement hot spots. S</w:t>
      </w:r>
      <w:r>
        <w:t>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3,14,34]","plainTextFormattedCitation":"[13,14,34]","previouslyFormattedCitation":"[13,14,34]"},"properties":{"noteIndex":0},"schema":"https://github.com/citation-style-language/schema/raw/master/csl-citation.json"}</w:instrText>
      </w:r>
      <w:r>
        <w:fldChar w:fldCharType="separate"/>
      </w:r>
      <w:r w:rsidRPr="002B0441">
        <w:rPr>
          <w:noProof/>
        </w:rPr>
        <w:t>[13,14,34]</w:t>
      </w:r>
      <w:r>
        <w:fldChar w:fldCharType="end"/>
      </w:r>
      <w:r>
        <w:t xml:space="preserve">. </w:t>
      </w:r>
      <w:r>
        <w:t xml:space="preserve">2014 and 2015 were years of high entanglement rates for California and Steller sea lions in our study area </w:t>
      </w:r>
      <w:r>
        <w:t>(Figure 5)</w:t>
      </w:r>
      <w:r w:rsidR="00C01DDA">
        <w:t>, and</w:t>
      </w:r>
      <w:r>
        <w:t xml:space="preserve"> 2014 - 2016 were years of elevated large whale entanglements </w:t>
      </w:r>
      <w:r>
        <w:fldChar w:fldCharType="begin" w:fldLock="1"/>
      </w:r>
      <w:r w:rsidR="00B83963">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6,54]","plainTextFormattedCitation":"[16,54]","previouslyFormattedCitation":"[16,53]"},"properties":{"noteIndex":0},"schema":"https://github.com/citation-style-language/schema/raw/master/csl-citation.json"}</w:instrText>
      </w:r>
      <w:r>
        <w:fldChar w:fldCharType="separate"/>
      </w:r>
      <w:r w:rsidR="00B83963" w:rsidRPr="00B83963">
        <w:rPr>
          <w:noProof/>
        </w:rPr>
        <w:t>[16,54]</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rsidR="00B83963">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5]","plainTextFormattedCitation":"[55]","previouslyFormattedCitation":"[54]"},"properties":{"noteIndex":0},"schema":"https://github.com/citation-style-language/schema/raw/master/csl-citation.json"}</w:instrText>
      </w:r>
      <w:r>
        <w:fldChar w:fldCharType="separate"/>
      </w:r>
      <w:r w:rsidR="00B83963" w:rsidRPr="00B83963">
        <w:rPr>
          <w:noProof/>
        </w:rPr>
        <w:t>[55]</w:t>
      </w:r>
      <w:r>
        <w:fldChar w:fldCharType="end"/>
      </w:r>
      <w:r>
        <w:t xml:space="preserve">, the impacts of which were seen well into 2016 </w:t>
      </w:r>
      <w:r>
        <w:fldChar w:fldCharType="begin" w:fldLock="1"/>
      </w:r>
      <w:r w:rsidR="00B83963">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6]","plainTextFormattedCitation":"[56]","previouslyFormattedCitation":"[55]"},"properties":{"noteIndex":0},"schema":"https://github.com/citation-style-language/schema/raw/master/csl-citation.json"}</w:instrText>
      </w:r>
      <w:r>
        <w:fldChar w:fldCharType="separate"/>
      </w:r>
      <w:r w:rsidR="00B83963" w:rsidRPr="00B83963">
        <w:rPr>
          <w:noProof/>
        </w:rPr>
        <w:t>[56]</w:t>
      </w:r>
      <w:r>
        <w:fldChar w:fldCharType="end"/>
      </w:r>
      <w:r>
        <w:t>. It is possible that these anomalous ocean conditions changed the distribution of fishing effort</w:t>
      </w:r>
      <w:r w:rsidR="00261199">
        <w:t>, entangling debris,</w:t>
      </w:r>
      <w:r>
        <w:t xml:space="preserve"> and prey items important to </w:t>
      </w:r>
      <w:proofErr w:type="gramStart"/>
      <w:r>
        <w:t>whales</w:t>
      </w:r>
      <w:proofErr w:type="gramEnd"/>
      <w:r>
        <w:t xml:space="preserve"> 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36DA9DC5"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w:t>
      </w:r>
      <w:r w:rsidR="008C20D1">
        <w:t xml:space="preserve"> </w:t>
      </w:r>
      <w:r>
        <w:t>, either through the creation of marine debris or through direct fishery interactions</w:t>
      </w:r>
      <w:r w:rsidR="00704F15">
        <w:t xml:space="preserve"> </w:t>
      </w:r>
      <w:r w:rsidR="008C20D1">
        <w:fldChar w:fldCharType="begin" w:fldLock="1"/>
      </w:r>
      <w:r w:rsidR="00D9452C">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2B0441" w:rsidRPr="002B0441">
        <w:rPr>
          <w:noProof/>
        </w:rPr>
        <w:t>[4]</w:t>
      </w:r>
      <w:r w:rsidR="008C20D1">
        <w:fldChar w:fldCharType="end"/>
      </w:r>
      <w:r w:rsidR="00704F15">
        <w:t xml:space="preserve">(except for animals collared by penguin skins </w:t>
      </w:r>
      <w:r w:rsidR="00704F15">
        <w:fldChar w:fldCharType="begin" w:fldLock="1"/>
      </w:r>
      <w:r w:rsidR="00D9452C">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9","issued":{"date-parts":[["2006"]]},"page":"1077-1080","title":"Entanglement of Antarctic fur seals at Bouvetøya, Southern Ocean","type":"article-journal","volume":"52"},"uris":["http://www.mendeley.com/documents/?uuid=2a40e1c3-f1d1-49a4-9c29-c0c8b86457c6"]}],"mendeley":{"formattedCitation":"[27,41]","plainTextFormattedCitation":"[27,41]","previouslyFormattedCitation":"[27,41]"},"properties":{"noteIndex":0},"schema":"https://github.com/citation-style-language/schema/raw/master/csl-citation.json"}</w:instrText>
      </w:r>
      <w:r w:rsidR="00704F15">
        <w:fldChar w:fldCharType="separate"/>
      </w:r>
      <w:r w:rsidR="00D9452C" w:rsidRPr="00D9452C">
        <w:rPr>
          <w:noProof/>
        </w:rPr>
        <w:t>[27,41]</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w:t>
      </w:r>
      <w:r w:rsidR="001A0C32">
        <w:lastRenderedPageBreak/>
        <w:t xml:space="preserve">to declines in packing band entanglements </w:t>
      </w:r>
      <w:r w:rsidR="001A0C32">
        <w:fldChar w:fldCharType="begin" w:fldLock="1"/>
      </w:r>
      <w:r w:rsidR="00B83963">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5,57]","plainTextFormattedCitation":"[15,57]","previouslyFormattedCitation":"[15,52]"},"properties":{"noteIndex":0},"schema":"https://github.com/citation-style-language/schema/raw/master/csl-citation.json"}</w:instrText>
      </w:r>
      <w:r w:rsidR="001A0C32">
        <w:fldChar w:fldCharType="separate"/>
      </w:r>
      <w:r w:rsidR="00B83963" w:rsidRPr="00B83963">
        <w:rPr>
          <w:noProof/>
        </w:rPr>
        <w:t>[15,57]</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D9452C">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0008202E">
        <w:fldChar w:fldCharType="separate"/>
      </w:r>
      <w:r w:rsidR="002B0441" w:rsidRPr="002B0441">
        <w:rPr>
          <w:noProof/>
        </w:rPr>
        <w:t>[32]</w:t>
      </w:r>
      <w:r w:rsidR="0008202E">
        <w:fldChar w:fldCharType="end"/>
      </w:r>
      <w:r w:rsidR="0008202E">
        <w:t xml:space="preserve">. </w:t>
      </w:r>
      <w:r w:rsidR="00B64C98">
        <w:t xml:space="preserve">Page et al. 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 also commented that laws that fall short of 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B83963">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8,59]","plainTextFormattedCitation":"[58,59]","previouslyFormattedCitation":"[57,58]"},"properties":{"noteIndex":0},"schema":"https://github.com/citation-style-language/schema/raw/master/csl-citation.json"}</w:instrText>
      </w:r>
      <w:r w:rsidR="00235F62">
        <w:fldChar w:fldCharType="separate"/>
      </w:r>
      <w:r w:rsidR="00B83963" w:rsidRPr="00B83963">
        <w:rPr>
          <w:noProof/>
        </w:rPr>
        <w:t>[58,59]</w:t>
      </w:r>
      <w:r w:rsidR="00235F62">
        <w:fldChar w:fldCharType="end"/>
      </w:r>
      <w:r w:rsidR="00235F62">
        <w:t xml:space="preserve">, it can be a challenge to find a solution that </w:t>
      </w:r>
      <w:r w:rsidR="003B393B">
        <w:t>balances</w:t>
      </w:r>
      <w:r w:rsidR="005940B1">
        <w:t xml:space="preserve"> effectiveness with </w:t>
      </w:r>
      <w:r w:rsidR="007D0275">
        <w:t xml:space="preserve">reducing </w:t>
      </w:r>
      <w:r w:rsidR="005940B1">
        <w:t xml:space="preserve">potential harm to the ecosystem </w:t>
      </w:r>
      <w:r w:rsidR="005940B1">
        <w:fldChar w:fldCharType="begin" w:fldLock="1"/>
      </w:r>
      <w:r w:rsidR="00B83963">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B83963">
        <w:rPr>
          <w:rFonts w:ascii="Cambria Math" w:hAnsi="Cambria Math" w:cs="Cambria Math"/>
        </w:rPr>
        <w:instrText>∼</w:instrText>
      </w:r>
      <w:r w:rsidR="00B83963">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B83963">
        <w:rPr>
          <w:rFonts w:ascii="Cambria Math" w:hAnsi="Cambria Math" w:cs="Cambria Math"/>
        </w:rPr>
        <w:instrText>∼</w:instrText>
      </w:r>
      <w:r w:rsidR="00B83963">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0–62]","plainTextFormattedCitation":"[60–62]","previouslyFormattedCitation":"[59–61]"},"properties":{"noteIndex":0},"schema":"https://github.com/citation-style-language/schema/raw/master/csl-citation.json"}</w:instrText>
      </w:r>
      <w:r w:rsidR="005940B1">
        <w:fldChar w:fldCharType="separate"/>
      </w:r>
      <w:r w:rsidR="00B83963" w:rsidRPr="00B83963">
        <w:rPr>
          <w:noProof/>
        </w:rPr>
        <w:t>[60–62]</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3D3B73A5"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062E28">
        <w:t xml:space="preserve"> and</w:t>
      </w:r>
      <w:r w:rsidR="00717668">
        <w:t xml:space="preserve"> Justin Jenniges for providing a review of the manuscript.</w:t>
      </w:r>
    </w:p>
    <w:p w14:paraId="70BD9D2B" w14:textId="77777777" w:rsidR="00DB250C" w:rsidRDefault="00DB250C" w:rsidP="00CA40D3">
      <w:pPr>
        <w:pStyle w:val="Heading1"/>
        <w:spacing w:line="480" w:lineRule="auto"/>
      </w:pPr>
      <w:commentRangeStart w:id="6"/>
      <w:r>
        <w:t>References</w:t>
      </w:r>
      <w:commentRangeEnd w:id="6"/>
      <w:r w:rsidR="004630F8">
        <w:rPr>
          <w:rStyle w:val="CommentReference"/>
          <w:rFonts w:asciiTheme="minorHAnsi" w:eastAsiaTheme="minorHAnsi" w:hAnsiTheme="minorHAnsi" w:cstheme="minorBidi"/>
          <w:color w:val="auto"/>
        </w:rPr>
        <w:commentReference w:id="6"/>
      </w:r>
    </w:p>
    <w:p w14:paraId="2AACDE26" w14:textId="1BA5CAEC" w:rsidR="00B83963" w:rsidRPr="00B83963" w:rsidRDefault="00DB250C" w:rsidP="00B83963">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B83963" w:rsidRPr="00B83963">
        <w:rPr>
          <w:rFonts w:ascii="Calibri" w:hAnsi="Calibri" w:cs="Calibri"/>
          <w:noProof/>
        </w:rPr>
        <w:t xml:space="preserve">1. </w:t>
      </w:r>
      <w:r w:rsidR="00B83963" w:rsidRPr="00B83963">
        <w:rPr>
          <w:rFonts w:ascii="Calibri" w:hAnsi="Calibri" w:cs="Calibri"/>
          <w:noProof/>
        </w:rPr>
        <w:tab/>
        <w:t xml:space="preserve">Moore E, Lyday S, Roletto J, Litle K, Parrish JK, Nevins H, et al. Entanglements of marine mammals </w:t>
      </w:r>
      <w:r w:rsidR="00B83963" w:rsidRPr="00B83963">
        <w:rPr>
          <w:rFonts w:ascii="Calibri" w:hAnsi="Calibri" w:cs="Calibri"/>
          <w:noProof/>
        </w:rPr>
        <w:lastRenderedPageBreak/>
        <w:t>and seabirds in central California and the north-west coast of the United States 2001–2005. Mar Pollut Bull. 2009;58: 1045–1051. doi:10.1016/j.marpolbul.2009.02.006</w:t>
      </w:r>
    </w:p>
    <w:p w14:paraId="44D311F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 </w:t>
      </w:r>
      <w:r w:rsidRPr="00B83963">
        <w:rPr>
          <w:rFonts w:ascii="Calibri" w:hAnsi="Calibri" w:cs="Calibri"/>
          <w:noProof/>
        </w:rPr>
        <w:tab/>
        <w:t xml:space="preserve">National Oceanic and Atmospheric Administration. 2014 Report on the Entanglement of Marine Species in Marine Debris with an Emphasis on Species in the United States. Silver Spring, MD; 2014. </w:t>
      </w:r>
    </w:p>
    <w:p w14:paraId="70646F51"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 </w:t>
      </w:r>
      <w:r w:rsidRPr="00B83963">
        <w:rPr>
          <w:rFonts w:ascii="Calibri" w:hAnsi="Calibri" w:cs="Calibri"/>
          <w:noProof/>
        </w:rPr>
        <w:tab/>
        <w:t>Dau BK, Gilardi KVK, Gulland FM, Higgins A, Holcomb JB, Leger JS, et al. Fishing gear-related injury in California marine wildlife. J Wildl Dis. 2009;45: 355–362. doi:10.7589/0090-3558-45.2.355</w:t>
      </w:r>
    </w:p>
    <w:p w14:paraId="580F60A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 </w:t>
      </w:r>
      <w:r w:rsidRPr="00B83963">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60FC963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 </w:t>
      </w:r>
      <w:r w:rsidRPr="00B83963">
        <w:rPr>
          <w:rFonts w:ascii="Calibri" w:hAnsi="Calibri" w:cs="Calibri"/>
          <w:noProof/>
        </w:rPr>
        <w:tab/>
        <w:t>Hofman RJ. The changing focus of marine mammal conservation. Trends Ecol Evol. 1995;10: 462–465. doi:10.1016/S0169-5347(00)89184-3</w:t>
      </w:r>
    </w:p>
    <w:p w14:paraId="551B1C0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 </w:t>
      </w:r>
      <w:r w:rsidRPr="00B83963">
        <w:rPr>
          <w:rFonts w:ascii="Calibri" w:hAnsi="Calibri" w:cs="Calibri"/>
          <w:noProof/>
        </w:rPr>
        <w:tab/>
        <w:t>Fowler C. Marine debris and northern fur seals: A case study. Mar Pollut Bull. 1987;18: 326–335. doi:10.1016/S0025-326X(87)80020-6</w:t>
      </w:r>
    </w:p>
    <w:p w14:paraId="0C105D1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7. </w:t>
      </w:r>
      <w:r w:rsidRPr="00B83963">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6AD1106D"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8. </w:t>
      </w:r>
      <w:r w:rsidRPr="00B83963">
        <w:rPr>
          <w:rFonts w:ascii="Calibri" w:hAnsi="Calibri" w:cs="Calibri"/>
          <w:noProof/>
        </w:rPr>
        <w:tab/>
        <w:t xml:space="preserve">Fowler CW. A review of seal and sea lion entanglement in marine debris. Proc North Pacific Rim Fish Conf Mar Debris 1987. 1988; 16–63. </w:t>
      </w:r>
    </w:p>
    <w:p w14:paraId="71701F3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9. </w:t>
      </w:r>
      <w:r w:rsidRPr="00B83963">
        <w:rPr>
          <w:rFonts w:ascii="Calibri" w:hAnsi="Calibri" w:cs="Calibri"/>
          <w:noProof/>
        </w:rPr>
        <w:tab/>
        <w:t>Read AJ. The looming crisis: interactions between marine mammals and fisheries. J Mammal. 2008;89: 541–548. doi:10.1644/07-mamm-s-315r1.1</w:t>
      </w:r>
    </w:p>
    <w:p w14:paraId="756A06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10. </w:t>
      </w:r>
      <w:r w:rsidRPr="00B83963">
        <w:rPr>
          <w:rFonts w:ascii="Calibri" w:hAnsi="Calibri" w:cs="Calibri"/>
          <w:noProof/>
        </w:rPr>
        <w:tab/>
        <w:t xml:space="preserve">Weise MJ, Harvey JT. Impact of the California sea lion (Zalophus californianus) on salmon fisheries in Monterey Bay, California. Fish Bull. 2005;103: 685–696. </w:t>
      </w:r>
    </w:p>
    <w:p w14:paraId="7F8C0D65"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1. </w:t>
      </w:r>
      <w:r w:rsidRPr="00B83963">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US. 1985. pp. 448–452. </w:t>
      </w:r>
    </w:p>
    <w:p w14:paraId="3AEAD8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2. </w:t>
      </w:r>
      <w:r w:rsidRPr="00B83963">
        <w:rPr>
          <w:rFonts w:ascii="Calibri" w:hAnsi="Calibri" w:cs="Calibri"/>
          <w:noProof/>
        </w:rPr>
        <w:tab/>
        <w:t xml:space="preserve">Cawthorn MW. Entanglement in, and Ingestion of, Plastic Litter in Marine Mammals, Sharks, and Turtles in New Zealand Waters. Proceedings of the workshop on the fate and impact of marine debris, 27-29 November, 1984, Honolulu, HI, US. 1985. </w:t>
      </w:r>
    </w:p>
    <w:p w14:paraId="5E8437A1"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3. </w:t>
      </w:r>
      <w:r w:rsidRPr="00B83963">
        <w:rPr>
          <w:rFonts w:ascii="Calibri" w:hAnsi="Calibri" w:cs="Calibri"/>
          <w:noProof/>
        </w:rPr>
        <w:tab/>
        <w:t>Donohue MJ, Foley DG. Remote sensing reveals links among the endangered Hawaiian monk seal, marine debris, and El Niño. Mar Mammal Sci. 2007;23: 468–473. doi:10.1111/j.1748-7692.2007.00114.x</w:t>
      </w:r>
    </w:p>
    <w:p w14:paraId="1156F15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4. </w:t>
      </w:r>
      <w:r w:rsidRPr="00B83963">
        <w:rPr>
          <w:rFonts w:ascii="Calibri" w:hAnsi="Calibri" w:cs="Calibri"/>
          <w:noProof/>
        </w:rPr>
        <w:tab/>
        <w:t>Keledjian AJ, Mesnick S. The impacts of el niño conditions on california sea lion (</w:t>
      </w:r>
      <w:r w:rsidRPr="00B83963">
        <w:rPr>
          <w:rFonts w:ascii="Calibri" w:hAnsi="Calibri" w:cs="Calibri"/>
          <w:i/>
          <w:iCs/>
          <w:noProof/>
        </w:rPr>
        <w:t>Zalophus californianus</w:t>
      </w:r>
      <w:r w:rsidRPr="00B83963">
        <w:rPr>
          <w:rFonts w:ascii="Calibri" w:hAnsi="Calibri" w:cs="Calibri"/>
          <w:noProof/>
        </w:rPr>
        <w:t>) fisheries interactions: Predicting spatial and temporal hotspots along the california coast. Aquat Mamm. 2013;39: 221–232. doi:10.1578/AM.39.3.2013.221</w:t>
      </w:r>
    </w:p>
    <w:p w14:paraId="4F76100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5. </w:t>
      </w:r>
      <w:r w:rsidRPr="00B83963">
        <w:rPr>
          <w:rFonts w:ascii="Calibri" w:hAnsi="Calibri" w:cs="Calibri"/>
          <w:noProof/>
        </w:rPr>
        <w:tab/>
        <w:t>Harcourt R, Aurioles D, Sanchez J. Entanglement of California sea lions at Los Islotes, Baja California Sur, Mexico. Mar Mammal Sci. 1994;10: 122–125. doi:10.1111/j.1748-7692.1994.tb00399.x</w:t>
      </w:r>
    </w:p>
    <w:p w14:paraId="7F52439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6. </w:t>
      </w:r>
      <w:r w:rsidRPr="00B83963">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11F90B7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7. </w:t>
      </w:r>
      <w:r w:rsidRPr="00B83963">
        <w:rPr>
          <w:rFonts w:ascii="Calibri" w:hAnsi="Calibri" w:cs="Calibri"/>
          <w:noProof/>
        </w:rPr>
        <w:tab/>
        <w:t>Raum-Suryan KL, Jemison LA, Pitcher KW. Entanglement of Steller sea lions (</w:t>
      </w:r>
      <w:r w:rsidRPr="00B83963">
        <w:rPr>
          <w:rFonts w:ascii="Calibri" w:hAnsi="Calibri" w:cs="Calibri"/>
          <w:i/>
          <w:iCs/>
          <w:noProof/>
        </w:rPr>
        <w:t>Eumetopias jubatus</w:t>
      </w:r>
      <w:r w:rsidRPr="00B83963">
        <w:rPr>
          <w:rFonts w:ascii="Calibri" w:hAnsi="Calibri" w:cs="Calibri"/>
          <w:noProof/>
        </w:rPr>
        <w:t xml:space="preserve">) in marine debris: Identifying causes and finding solutions. Mar Pollut Bull. 2009;58: 1487–1495. </w:t>
      </w:r>
      <w:r w:rsidRPr="00B83963">
        <w:rPr>
          <w:rFonts w:ascii="Calibri" w:hAnsi="Calibri" w:cs="Calibri"/>
          <w:noProof/>
        </w:rPr>
        <w:lastRenderedPageBreak/>
        <w:t>doi:10.1016/j.marpolbul.2009.06.004</w:t>
      </w:r>
    </w:p>
    <w:p w14:paraId="1A3ACDC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8. </w:t>
      </w:r>
      <w:r w:rsidRPr="00B83963">
        <w:rPr>
          <w:rFonts w:ascii="Calibri" w:hAnsi="Calibri" w:cs="Calibri"/>
          <w:noProof/>
        </w:rPr>
        <w:tab/>
        <w:t>Hanni KD, Pyle P. Entanglement of pinnipeds in synthetic materials at South-east Farallon Island, California, 1976-1998. Mar Pollut Bull. 2000;40: 1076–1081. doi:10.1016/S0025-326X(00)00050-3</w:t>
      </w:r>
    </w:p>
    <w:p w14:paraId="5CF5C999"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19. </w:t>
      </w:r>
      <w:r w:rsidRPr="00B83963">
        <w:rPr>
          <w:rFonts w:ascii="Calibri" w:hAnsi="Calibri" w:cs="Calibri"/>
          <w:noProof/>
        </w:rPr>
        <w:tab/>
        <w:t xml:space="preserve">Stewart BS, Yochem PK. Pinniped Entanglement in Synthetic Materials in the Southern California Bight. Proceedings of the Second International Conference on Marine Debris, 2-7 April 1989, Honolulu, Hawaii. 1990. pp. 554–561. </w:t>
      </w:r>
    </w:p>
    <w:p w14:paraId="5C43DF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0. </w:t>
      </w:r>
      <w:r w:rsidRPr="00B83963">
        <w:rPr>
          <w:rFonts w:ascii="Calibri" w:hAnsi="Calibri" w:cs="Calibri"/>
          <w:noProof/>
        </w:rPr>
        <w:tab/>
        <w:t>Opfer S, Arthur C, Lippiatt S. NOAA Marine Debris Shoreline Survey Field Guide. NOAA Mar Debris Progr. 2012. Available: www.MarineDebris.noaa.gov</w:t>
      </w:r>
    </w:p>
    <w:p w14:paraId="32D4BC9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1. </w:t>
      </w:r>
      <w:r w:rsidRPr="00B83963">
        <w:rPr>
          <w:rFonts w:ascii="Calibri" w:hAnsi="Calibri" w:cs="Calibri"/>
          <w:noProof/>
        </w:rPr>
        <w:tab/>
        <w:t xml:space="preserve">Loughlin TR. Assessment of Net Entanglement on Northern Sea Lions in the Aleutian Islands, 25 June - 15 July 1985. 1986. </w:t>
      </w:r>
    </w:p>
    <w:p w14:paraId="2653325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2. </w:t>
      </w:r>
      <w:r w:rsidRPr="00B83963">
        <w:rPr>
          <w:rFonts w:ascii="Calibri" w:hAnsi="Calibri" w:cs="Calibri"/>
          <w:noProof/>
        </w:rPr>
        <w:tab/>
        <w:t>Laake JL, Lowry MS, DeLong RL, Melin SR, Carretta J V. Population growth and status of california sea lions. J Wildl Manage. 2018;82: 583–595. doi:10.1002/jwmg.21405</w:t>
      </w:r>
    </w:p>
    <w:p w14:paraId="60BEEC6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3. </w:t>
      </w:r>
      <w:r w:rsidRPr="00B83963">
        <w:rPr>
          <w:rFonts w:ascii="Calibri" w:hAnsi="Calibri" w:cs="Calibri"/>
          <w:noProof/>
        </w:rPr>
        <w:tab/>
        <w:t>Pitcher KW, Olesiuk PF, Brown RF, Lowry MS, Jeffries SJ, Sease JL, et al. Abundance and distribution of the eastern North Pacific Steller sea lion (</w:t>
      </w:r>
      <w:r w:rsidRPr="00B83963">
        <w:rPr>
          <w:rFonts w:ascii="Calibri" w:hAnsi="Calibri" w:cs="Calibri"/>
          <w:i/>
          <w:iCs/>
          <w:noProof/>
        </w:rPr>
        <w:t>Eumetopias jubatus</w:t>
      </w:r>
      <w:r w:rsidRPr="00B83963">
        <w:rPr>
          <w:rFonts w:ascii="Calibri" w:hAnsi="Calibri" w:cs="Calibri"/>
          <w:noProof/>
        </w:rPr>
        <w:t xml:space="preserve">) population. Fish Bull. 2007;107: 102–115. </w:t>
      </w:r>
    </w:p>
    <w:p w14:paraId="177FF91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4. </w:t>
      </w:r>
      <w:r w:rsidRPr="00B83963">
        <w:rPr>
          <w:rFonts w:ascii="Calibri" w:hAnsi="Calibri" w:cs="Calibri"/>
          <w:noProof/>
        </w:rPr>
        <w:tab/>
        <w:t>National Marine Fisheries Service. Steller Sea Lion (</w:t>
      </w:r>
      <w:r w:rsidRPr="00B83963">
        <w:rPr>
          <w:rFonts w:ascii="Calibri" w:hAnsi="Calibri" w:cs="Calibri"/>
          <w:i/>
          <w:iCs/>
          <w:noProof/>
        </w:rPr>
        <w:t>Eumetopias jubatus</w:t>
      </w:r>
      <w:r w:rsidRPr="00B83963">
        <w:rPr>
          <w:rFonts w:ascii="Calibri" w:hAnsi="Calibri" w:cs="Calibri"/>
          <w:noProof/>
        </w:rPr>
        <w:t xml:space="preserve">): Eastern U.S. Stock. US Pacific Mar Mammal Stock Assessments. 2018. </w:t>
      </w:r>
    </w:p>
    <w:p w14:paraId="2384DB9A"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5. </w:t>
      </w:r>
      <w:r w:rsidRPr="00B83963">
        <w:rPr>
          <w:rFonts w:ascii="Calibri" w:hAnsi="Calibri" w:cs="Calibri"/>
          <w:noProof/>
        </w:rPr>
        <w:tab/>
        <w:t>Maniscalco JM, Springer AM, Adkison MD, Parker P. Population trend and elasticities of vital rates for Steller sea lions (</w:t>
      </w:r>
      <w:r w:rsidRPr="00B83963">
        <w:rPr>
          <w:rFonts w:ascii="Calibri" w:hAnsi="Calibri" w:cs="Calibri"/>
          <w:i/>
          <w:iCs/>
          <w:noProof/>
        </w:rPr>
        <w:t>Eumetopias jubatus</w:t>
      </w:r>
      <w:r w:rsidRPr="00B83963">
        <w:rPr>
          <w:rFonts w:ascii="Calibri" w:hAnsi="Calibri" w:cs="Calibri"/>
          <w:noProof/>
        </w:rPr>
        <w:t>) in the eastern Gulf of Alaska: A new life-history table analysis. PLoS One. 2015;10: 1–17. doi:10.1371/journal.pone.0140982</w:t>
      </w:r>
    </w:p>
    <w:p w14:paraId="3AE96568"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6. </w:t>
      </w:r>
      <w:r w:rsidRPr="00B83963">
        <w:rPr>
          <w:rFonts w:ascii="Calibri" w:hAnsi="Calibri" w:cs="Calibri"/>
          <w:noProof/>
        </w:rPr>
        <w:tab/>
        <w:t xml:space="preserve">Shomura RS., Yoshida HO. Proceedings of the workshop on the fate and impact of marine debris, </w:t>
      </w:r>
      <w:r w:rsidRPr="00B83963">
        <w:rPr>
          <w:rFonts w:ascii="Calibri" w:hAnsi="Calibri" w:cs="Calibri"/>
          <w:noProof/>
        </w:rPr>
        <w:lastRenderedPageBreak/>
        <w:t>27-29 November, 1984, Honolulu, HI, U.S. In: Shomura RS, Yoshida HO, editors. Proceedings of the workshop on the fate and impact of marine debris, 27-29 November, 1984, Honolulu, HI. Honolulu, HI; 1985. doi:NOAA-TM-NMFS-SWFC-54</w:t>
      </w:r>
    </w:p>
    <w:p w14:paraId="26E4250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7. </w:t>
      </w:r>
      <w:r w:rsidRPr="00B83963">
        <w:rPr>
          <w:rFonts w:ascii="Calibri" w:hAnsi="Calibri" w:cs="Calibri"/>
          <w:noProof/>
        </w:rPr>
        <w:tab/>
        <w:t>Greg Hofmeyr GJ, Bester MN, Kirkman SP, Lydersen C, Kovacs KM. Entanglement of Antarctic fur seals at Bouvetøya, Southern Ocean. Mar Pollut Bull. 2006;52: 1077–1080. doi:10.1016/j.marpolbul.2006.05.003</w:t>
      </w:r>
    </w:p>
    <w:p w14:paraId="196DDDC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8. </w:t>
      </w:r>
      <w:r w:rsidRPr="00B83963">
        <w:rPr>
          <w:rFonts w:ascii="Calibri" w:hAnsi="Calibri" w:cs="Calibri"/>
          <w:noProof/>
        </w:rPr>
        <w:tab/>
        <w:t>Henderson JR. Recent entanglements of Hawaiian monk seals in marine debris. In: Shomura R, Godfrey M, editors. Proceedings of the Second International Conference on Marine Debris. Honolulu, HI: NMFS; 1990. pp. 540–553. doi:10.1109/TKDE.2011.223</w:t>
      </w:r>
    </w:p>
    <w:p w14:paraId="26E2F44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29. </w:t>
      </w:r>
      <w:r w:rsidRPr="00B83963">
        <w:rPr>
          <w:rFonts w:ascii="Calibri" w:hAnsi="Calibri" w:cs="Calibri"/>
          <w:noProof/>
        </w:rPr>
        <w:tab/>
        <w:t xml:space="preserve">Shaughnessy P. Entanglement of Cape Fur Seals with Man-made Objects. Mar Pollut Bull. 1980;11: 332–336. </w:t>
      </w:r>
    </w:p>
    <w:p w14:paraId="6BC192A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0. </w:t>
      </w:r>
      <w:r w:rsidRPr="00B83963">
        <w:rPr>
          <w:rFonts w:ascii="Calibri" w:hAnsi="Calibri" w:cs="Calibri"/>
          <w:noProof/>
        </w:rPr>
        <w:tab/>
        <w:t xml:space="preserve">Hofmeyer GJ, De Maine M, Bester MN, Kirkman SP, Pistorius PA, Makhado AB. Entanglement of Pinnipeds At Marion Island , Southern Ocean: 1991-2001. Aust Mammal. 2002;24: 141–146. </w:t>
      </w:r>
    </w:p>
    <w:p w14:paraId="7C248C4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1. </w:t>
      </w:r>
      <w:r w:rsidRPr="00B83963">
        <w:rPr>
          <w:rFonts w:ascii="Calibri" w:hAnsi="Calibri" w:cs="Calibri"/>
          <w:noProof/>
        </w:rPr>
        <w:tab/>
        <w:t xml:space="preserve">Zavadil PA, Robson BW, Lestenkof AD, Holser R, Malavansky A. Northern Fur Seal Entanglement Studies on the Pribilof Islands in 2006. 2007. </w:t>
      </w:r>
    </w:p>
    <w:p w14:paraId="212657D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2. </w:t>
      </w:r>
      <w:r w:rsidRPr="00B83963">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570470B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3. </w:t>
      </w:r>
      <w:r w:rsidRPr="00B83963">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w:t>
      </w:r>
      <w:r w:rsidRPr="00B83963">
        <w:rPr>
          <w:rFonts w:ascii="Calibri" w:hAnsi="Calibri" w:cs="Calibri"/>
          <w:noProof/>
        </w:rPr>
        <w:lastRenderedPageBreak/>
        <w:t>&amp;list_uids=8369427653589658751related:f-yKmRsuJnQJ</w:t>
      </w:r>
    </w:p>
    <w:p w14:paraId="6064799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4. </w:t>
      </w:r>
      <w:r w:rsidRPr="00B83963">
        <w:rPr>
          <w:rFonts w:ascii="Calibri" w:hAnsi="Calibri" w:cs="Calibri"/>
          <w:noProof/>
        </w:rPr>
        <w:tab/>
        <w:t xml:space="preserve">Zavala-González A, Mellink E. Entanglement of California sea lions, </w:t>
      </w:r>
      <w:r w:rsidRPr="00B83963">
        <w:rPr>
          <w:rFonts w:ascii="Calibri" w:hAnsi="Calibri" w:cs="Calibri"/>
          <w:i/>
          <w:iCs/>
          <w:noProof/>
        </w:rPr>
        <w:t>Zalophus californianus californianus</w:t>
      </w:r>
      <w:r w:rsidRPr="00B83963">
        <w:rPr>
          <w:rFonts w:ascii="Calibri" w:hAnsi="Calibri" w:cs="Calibri"/>
          <w:noProof/>
        </w:rPr>
        <w:t xml:space="preserve">, in fishing gear in the central-northern part of the Gulf of California, Mexico. Fish Bull. 1997;95: 180–184. </w:t>
      </w:r>
    </w:p>
    <w:p w14:paraId="099870CB"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5. </w:t>
      </w:r>
      <w:r w:rsidRPr="00B83963">
        <w:rPr>
          <w:rFonts w:ascii="Calibri" w:hAnsi="Calibri" w:cs="Calibri"/>
          <w:noProof/>
        </w:rPr>
        <w:tab/>
        <w:t>Pemberton D, Brothers NP, Kirkwood R. Entanglement of Australian fur seals in man-made debris in tasmanian waters. Wildl Res. 1992;19: 151–159. doi:10.1071/WR9920151</w:t>
      </w:r>
    </w:p>
    <w:p w14:paraId="382BC94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6. </w:t>
      </w:r>
      <w:r w:rsidRPr="00B83963">
        <w:rPr>
          <w:rFonts w:ascii="Calibri" w:hAnsi="Calibri" w:cs="Calibri"/>
          <w:noProof/>
        </w:rPr>
        <w:tab/>
        <w:t>Boren LJ, Morrissey M, Muller CG, Gemmell NJ. Entanglement of New Zealand fur seals in man-made debris at Kaikoura, New Zealand. Mar Pollut Bull. 2006;52: 442–446. doi:10.1016/j.marpolbul.2005.12.003</w:t>
      </w:r>
    </w:p>
    <w:p w14:paraId="02D6799A"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7. </w:t>
      </w:r>
      <w:r w:rsidRPr="00B83963">
        <w:rPr>
          <w:rFonts w:ascii="Calibri" w:hAnsi="Calibri" w:cs="Calibri"/>
          <w:noProof/>
        </w:rPr>
        <w:tab/>
        <w:t xml:space="preserve">Kenyon KW. No man is benign: The endangered monk seal. Oceans. 1980;May: 43–54. </w:t>
      </w:r>
    </w:p>
    <w:p w14:paraId="7903A84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8. </w:t>
      </w:r>
      <w:r w:rsidRPr="00B83963">
        <w:rPr>
          <w:rFonts w:ascii="Calibri" w:hAnsi="Calibri" w:cs="Calibri"/>
          <w:noProof/>
        </w:rPr>
        <w:tab/>
        <w:t xml:space="preserve">Forney KA, Cole TVN, Eagle T, Angliss R, Long K, Barre L, et al. Differentiating Serious and Non-Serious Injury of Marine Mammals: Report of the Serious Injury Technical Workshop. 2008. </w:t>
      </w:r>
    </w:p>
    <w:p w14:paraId="1C5B0FB3"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39. </w:t>
      </w:r>
      <w:r w:rsidRPr="00B83963">
        <w:rPr>
          <w:rFonts w:ascii="Calibri" w:hAnsi="Calibri" w:cs="Calibri"/>
          <w:noProof/>
        </w:rPr>
        <w:tab/>
        <w:t xml:space="preserve">Scordino J, Kajimura H, Furuta A. Fur Seal Entanglement Studies in 1984, St. Paul Island, Alaska. Fur Seal Investig 1985. 1988. </w:t>
      </w:r>
    </w:p>
    <w:p w14:paraId="6C760C15"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0. </w:t>
      </w:r>
      <w:r w:rsidRPr="00B83963">
        <w:rPr>
          <w:rFonts w:ascii="Calibri" w:hAnsi="Calibri" w:cs="Calibri"/>
          <w:noProof/>
        </w:rPr>
        <w:tab/>
        <w:t xml:space="preserve">Stewart BS, Bengtson JL, Baba N. Northern Fur Seals Tagged and Observed During Entanglement Studies St. Paul Island, Alaska. Fur Seal Investig 1986. 1989. </w:t>
      </w:r>
    </w:p>
    <w:p w14:paraId="07BA7B7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1. </w:t>
      </w:r>
      <w:r w:rsidRPr="00B83963">
        <w:rPr>
          <w:rFonts w:ascii="Calibri" w:hAnsi="Calibri" w:cs="Calibri"/>
          <w:noProof/>
        </w:rPr>
        <w:tab/>
        <w:t xml:space="preserve">Bonner WN, McCann T. Neck collars on fur seals, </w:t>
      </w:r>
      <w:r w:rsidRPr="00B83963">
        <w:rPr>
          <w:rFonts w:ascii="Calibri" w:hAnsi="Calibri" w:cs="Calibri"/>
          <w:i/>
          <w:iCs/>
          <w:noProof/>
        </w:rPr>
        <w:t>Arctocephalus gazella</w:t>
      </w:r>
      <w:r w:rsidRPr="00B83963">
        <w:rPr>
          <w:rFonts w:ascii="Calibri" w:hAnsi="Calibri" w:cs="Calibri"/>
          <w:noProof/>
        </w:rPr>
        <w:t xml:space="preserve">, at South Georgia. Br Antarct Surv Rep. 1982;57: 73–77. </w:t>
      </w:r>
    </w:p>
    <w:p w14:paraId="181F453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2. </w:t>
      </w:r>
      <w:r w:rsidRPr="00B83963">
        <w:rPr>
          <w:rFonts w:ascii="Calibri" w:hAnsi="Calibri" w:cs="Calibri"/>
          <w:noProof/>
        </w:rPr>
        <w:tab/>
        <w:t xml:space="preserve">Henderson JR. Encounters of Hawaiian Monk Seals With Fishing Gear at Lisianski Island, 1982. Mar Fish Rev. 1984;46: 59–61. </w:t>
      </w:r>
    </w:p>
    <w:p w14:paraId="02AE55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3. </w:t>
      </w:r>
      <w:r w:rsidRPr="00B83963">
        <w:rPr>
          <w:rFonts w:ascii="Calibri" w:hAnsi="Calibri" w:cs="Calibri"/>
          <w:noProof/>
        </w:rPr>
        <w:tab/>
        <w:t xml:space="preserve">DeLong RL, Gearin PJ, Bengtson JL, Dawson P, Feldkamp SD. Studies on the Effects of </w:t>
      </w:r>
      <w:r w:rsidRPr="00B83963">
        <w:rPr>
          <w:rFonts w:ascii="Calibri" w:hAnsi="Calibri" w:cs="Calibri"/>
          <w:noProof/>
        </w:rPr>
        <w:lastRenderedPageBreak/>
        <w:t xml:space="preserve">Entanglement on Individual Northern Fur Seals. Proceedings of the Second International Conference on Marine Debris, 2-7 April 1989. 1990. pp. 492–493. </w:t>
      </w:r>
    </w:p>
    <w:p w14:paraId="75055F4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4. </w:t>
      </w:r>
      <w:r w:rsidRPr="00B83963">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6A261EA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5. </w:t>
      </w:r>
      <w:r w:rsidRPr="00B83963">
        <w:rPr>
          <w:rFonts w:ascii="Calibri" w:hAnsi="Calibri" w:cs="Calibri"/>
          <w:noProof/>
        </w:rPr>
        <w:tab/>
        <w:t xml:space="preserve">Feldkamp SD, Costa DP, G.K. D. Energetic and behavioral effects of net entanglement on juvenile northern fur seals. Fish Bull. 1989;87: 85–94. </w:t>
      </w:r>
    </w:p>
    <w:p w14:paraId="537221F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6. </w:t>
      </w:r>
      <w:r w:rsidRPr="00B83963">
        <w:rPr>
          <w:rFonts w:ascii="Calibri" w:hAnsi="Calibri" w:cs="Calibri"/>
          <w:noProof/>
        </w:rPr>
        <w:tab/>
        <w:t xml:space="preserve">Bengtson JL, Stewart BS, Ferm LM, DeLong RL. The Influence of Entanglement in Marine Debris on the Diving Behavior of Subadult Male Northern Fur Seals. Fur Seal Investig 1986. 1989. </w:t>
      </w:r>
    </w:p>
    <w:p w14:paraId="5C8DD6E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7. </w:t>
      </w:r>
      <w:r w:rsidRPr="00B83963">
        <w:rPr>
          <w:rFonts w:ascii="Calibri" w:hAnsi="Calibri" w:cs="Calibri"/>
          <w:noProof/>
        </w:rPr>
        <w:tab/>
        <w:t>Franco-Trecu V, Drago M, Katz H, Machín E, Marín Y. With the noose around the neck: Marine debris entangling otariid species. Environ Pollut. 2017;220: 985–989. doi:10.1016/j.envpol.2016.11.057</w:t>
      </w:r>
    </w:p>
    <w:p w14:paraId="487A0B0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8. </w:t>
      </w:r>
      <w:r w:rsidRPr="00B83963">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D06AEDE"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49. </w:t>
      </w:r>
      <w:r w:rsidRPr="00B83963">
        <w:rPr>
          <w:rFonts w:ascii="Calibri" w:hAnsi="Calibri" w:cs="Calibri"/>
          <w:noProof/>
        </w:rPr>
        <w:tab/>
        <w:t xml:space="preserve">Gearin PJ, Stewart BS, DeLong RL. Late Season Surveys for Entangled Northern Fur Seal Females and Pups St. Paul Island, Alaska. Fur Seal Investig 1986. 1989. </w:t>
      </w:r>
    </w:p>
    <w:p w14:paraId="546F3684"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0. </w:t>
      </w:r>
      <w:r w:rsidRPr="00B83963">
        <w:rPr>
          <w:rFonts w:ascii="Calibri" w:hAnsi="Calibri" w:cs="Calibri"/>
          <w:noProof/>
        </w:rPr>
        <w:tab/>
        <w:t xml:space="preserve">Stewart BS, Baba N, Gearin PJ, Baker J. Observations of Beach Debris and Net Entanglement on St. Paul Island, Alaska. Fur Seal Investig 1986. 1989. </w:t>
      </w:r>
    </w:p>
    <w:p w14:paraId="498B44D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1. </w:t>
      </w:r>
      <w:r w:rsidRPr="00B83963">
        <w:rPr>
          <w:rFonts w:ascii="Calibri" w:hAnsi="Calibri" w:cs="Calibri"/>
          <w:noProof/>
        </w:rPr>
        <w:tab/>
        <w:t>Winship AJ, Trites AW, Calkins DG. Growth in Body Size of the Steller Sea Lion (</w:t>
      </w:r>
      <w:r w:rsidRPr="00B83963">
        <w:rPr>
          <w:rFonts w:ascii="Calibri" w:hAnsi="Calibri" w:cs="Calibri"/>
          <w:i/>
          <w:iCs/>
          <w:noProof/>
        </w:rPr>
        <w:t>Eumetopias jubatus</w:t>
      </w:r>
      <w:r w:rsidRPr="00B83963">
        <w:rPr>
          <w:rFonts w:ascii="Calibri" w:hAnsi="Calibri" w:cs="Calibri"/>
          <w:noProof/>
        </w:rPr>
        <w:t>). J Mammal. 2001;82: 500–519. doi:10.1644/1545-1542(2001)082&lt;0500:gibsot&gt;2.0.co;2</w:t>
      </w:r>
    </w:p>
    <w:p w14:paraId="7EDBB7C0"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lastRenderedPageBreak/>
        <w:t xml:space="preserve">52. </w:t>
      </w:r>
      <w:r w:rsidRPr="00B83963">
        <w:rPr>
          <w:rFonts w:ascii="Calibri" w:hAnsi="Calibri" w:cs="Calibri"/>
          <w:noProof/>
        </w:rPr>
        <w:tab/>
        <w:t xml:space="preserve">DeLong RL, Dawson P, Gearin P. Incidence and Impact of Entanglement in Netting Debris on Northern Fur Seal Pups and Adult Females, St. Paul Island, Alaska. Fur Seal Investig 1985. 1988; 58–68. </w:t>
      </w:r>
    </w:p>
    <w:p w14:paraId="4E2538EF"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3. </w:t>
      </w:r>
      <w:r w:rsidRPr="00B83963">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0506102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4. </w:t>
      </w:r>
      <w:r w:rsidRPr="00B83963">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54A66E2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5. </w:t>
      </w:r>
      <w:r w:rsidRPr="00B83963">
        <w:rPr>
          <w:rFonts w:ascii="Calibri" w:hAnsi="Calibri" w:cs="Calibri"/>
          <w:noProof/>
        </w:rPr>
        <w:tab/>
        <w:t xml:space="preserve">Peterson W, Robert M, Bond NA. The warm Blob continues to dominate the ecosystem of the northern California Current. PICES. 2015;23: 44–46. </w:t>
      </w:r>
    </w:p>
    <w:p w14:paraId="0FDC9AA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6. </w:t>
      </w:r>
      <w:r w:rsidRPr="00B83963">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1D267D6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7. </w:t>
      </w:r>
      <w:r w:rsidRPr="00B83963">
        <w:rPr>
          <w:rFonts w:ascii="Calibri" w:hAnsi="Calibri" w:cs="Calibri"/>
          <w:noProof/>
        </w:rPr>
        <w:tab/>
        <w:t>Arnould JPY, Croxall JP. Trends in entanglement of Antarctic fur seals (</w:t>
      </w:r>
      <w:r w:rsidRPr="00B83963">
        <w:rPr>
          <w:rFonts w:ascii="Calibri" w:hAnsi="Calibri" w:cs="Calibri"/>
          <w:i/>
          <w:iCs/>
          <w:noProof/>
        </w:rPr>
        <w:t>Arctocephalus gazella</w:t>
      </w:r>
      <w:r w:rsidRPr="00B83963">
        <w:rPr>
          <w:rFonts w:ascii="Calibri" w:hAnsi="Calibri" w:cs="Calibri"/>
          <w:noProof/>
        </w:rPr>
        <w:t>) in man-made debris at South Georgia. Mar Pollut Bull. 1995;30: 707–712. doi:10.1016/0025-326X(95)00054-Q</w:t>
      </w:r>
    </w:p>
    <w:p w14:paraId="68A64FE7"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8. </w:t>
      </w:r>
      <w:r w:rsidRPr="00B83963">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4F544F8C"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59. </w:t>
      </w:r>
      <w:r w:rsidRPr="00B83963">
        <w:rPr>
          <w:rFonts w:ascii="Calibri" w:hAnsi="Calibri" w:cs="Calibri"/>
          <w:noProof/>
        </w:rPr>
        <w:tab/>
        <w:t xml:space="preserve">Barlow J, Cameron GA. Field experiments show that acoustic pingers reduce marine mammal </w:t>
      </w:r>
      <w:r w:rsidRPr="00B83963">
        <w:rPr>
          <w:rFonts w:ascii="Calibri" w:hAnsi="Calibri" w:cs="Calibri"/>
          <w:noProof/>
        </w:rPr>
        <w:lastRenderedPageBreak/>
        <w:t>bycatch in the California drift gill net fishery. Mar Mammal Sci. 2003;19: 265–283. doi:10.1111/j.1748-7692.2003.tb01108.x</w:t>
      </w:r>
    </w:p>
    <w:p w14:paraId="707C86A6"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0. </w:t>
      </w:r>
      <w:r w:rsidRPr="00B83963">
        <w:rPr>
          <w:rFonts w:ascii="Calibri" w:hAnsi="Calibri" w:cs="Calibri"/>
          <w:noProof/>
        </w:rPr>
        <w:tab/>
        <w:t>Götz T, Janik VM. Acoustic deterrent devices to prevent pinniped depredation: Efficiency, conservation concerns and possible solutions. Mar Ecol Prog Ser. 2013;492: 285–302. doi:10.3354/meps10482</w:t>
      </w:r>
    </w:p>
    <w:p w14:paraId="7446718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1. </w:t>
      </w:r>
      <w:r w:rsidRPr="00B83963">
        <w:rPr>
          <w:rFonts w:ascii="Calibri" w:hAnsi="Calibri" w:cs="Calibri"/>
          <w:noProof/>
        </w:rPr>
        <w:tab/>
        <w:t>Jefferson TA, Curry BE. Acoustic methods of reducing or eliminating marine mammal-fishery interactions: Do they work? Ocean Coast Manag. 1996;31: 41–70. doi:10.1016/0964-5691(95)00049-6</w:t>
      </w:r>
    </w:p>
    <w:p w14:paraId="4D7D74F2" w14:textId="77777777" w:rsidR="00B83963" w:rsidRPr="00B83963" w:rsidRDefault="00B83963" w:rsidP="00B83963">
      <w:pPr>
        <w:widowControl w:val="0"/>
        <w:autoSpaceDE w:val="0"/>
        <w:autoSpaceDN w:val="0"/>
        <w:adjustRightInd w:val="0"/>
        <w:spacing w:line="480" w:lineRule="auto"/>
        <w:ind w:left="640" w:hanging="640"/>
        <w:rPr>
          <w:rFonts w:ascii="Calibri" w:hAnsi="Calibri" w:cs="Calibri"/>
          <w:noProof/>
        </w:rPr>
      </w:pPr>
      <w:r w:rsidRPr="00B83963">
        <w:rPr>
          <w:rFonts w:ascii="Calibri" w:hAnsi="Calibri" w:cs="Calibri"/>
          <w:noProof/>
        </w:rPr>
        <w:t xml:space="preserve">62. </w:t>
      </w:r>
      <w:r w:rsidRPr="00B83963">
        <w:rPr>
          <w:rFonts w:ascii="Calibri" w:hAnsi="Calibri" w:cs="Calibri"/>
          <w:noProof/>
        </w:rPr>
        <w:tab/>
        <w:t>Götz T, Janik VM. Target-specific acoustic predator deterrence in the marine environment. Anim Conserv. 2015;18: 102–111. doi:10.1111/acv.12141</w:t>
      </w:r>
    </w:p>
    <w:p w14:paraId="5C78D726" w14:textId="60FC5755" w:rsidR="00DB250C" w:rsidRPr="00DB250C" w:rsidRDefault="00DB250C" w:rsidP="00B83963">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z Allyn" w:date="2020-03-31T15:10:00Z" w:initials="LA">
    <w:p w14:paraId="6F5080C7" w14:textId="2210C416" w:rsidR="00D72138" w:rsidRDefault="00D72138">
      <w:pPr>
        <w:pStyle w:val="CommentText"/>
      </w:pPr>
      <w:r>
        <w:rPr>
          <w:rStyle w:val="CommentReference"/>
        </w:rPr>
        <w:annotationRef/>
      </w:r>
      <w:r>
        <w:t>Make sure all necessary results are in supplementary document</w:t>
      </w:r>
    </w:p>
  </w:comment>
  <w:comment w:id="1" w:author="Liz Allyn" w:date="2020-03-20T16:15:00Z" w:initials="LA">
    <w:p w14:paraId="6D75CA1E" w14:textId="400789AF" w:rsidR="00D72138" w:rsidRDefault="00D72138">
      <w:pPr>
        <w:pStyle w:val="CommentText"/>
      </w:pPr>
      <w:r>
        <w:rPr>
          <w:rStyle w:val="CommentReference"/>
        </w:rPr>
        <w:annotationRef/>
      </w:r>
      <w:r>
        <w:t>Have to put the whole correlation results in supplementary info</w:t>
      </w:r>
    </w:p>
  </w:comment>
  <w:comment w:id="2" w:author="Jonathan Scordino" w:date="2020-03-25T12:20:00Z" w:initials="JS">
    <w:p w14:paraId="7501A211" w14:textId="0AA4A4AE" w:rsidR="00D72138" w:rsidRDefault="00D72138">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3" w:author="Liz Allyn" w:date="2020-03-27T13:47:00Z" w:initials="LA">
    <w:p w14:paraId="7DBFA353" w14:textId="7C700B8F" w:rsidR="00D72138" w:rsidRDefault="00D72138">
      <w:pPr>
        <w:pStyle w:val="CommentText"/>
      </w:pPr>
      <w:r>
        <w:rPr>
          <w:rStyle w:val="CommentReference"/>
        </w:rPr>
        <w:annotationRef/>
      </w:r>
      <w:r>
        <w:t>They specifically ask for it in supplementary, just a reminder comment, they want the whole results table</w:t>
      </w:r>
    </w:p>
  </w:comment>
  <w:comment w:id="4" w:author="Liz Allyn" w:date="2020-04-02T17:23:00Z" w:initials="LA">
    <w:p w14:paraId="5413744E" w14:textId="50A2D044" w:rsidR="00D81CE5" w:rsidRDefault="00D81CE5">
      <w:pPr>
        <w:pStyle w:val="CommentText"/>
      </w:pPr>
      <w:r>
        <w:rPr>
          <w:rStyle w:val="CommentReference"/>
        </w:rPr>
        <w:annotationRef/>
      </w:r>
      <w:r>
        <w:t>Should this be in the caption?</w:t>
      </w:r>
    </w:p>
  </w:comment>
  <w:comment w:id="6" w:author="Jonathan Scordino" w:date="2020-03-31T10:24:00Z" w:initials="JS">
    <w:p w14:paraId="38501274" w14:textId="47CF4EA8" w:rsidR="00D72138" w:rsidRDefault="00D72138">
      <w:pPr>
        <w:pStyle w:val="CommentText"/>
      </w:pPr>
      <w:r>
        <w:rPr>
          <w:rStyle w:val="CommentReference"/>
        </w:rPr>
        <w:annotationRef/>
      </w:r>
      <w:r>
        <w:t>Nitty-gritty – should address prior to exciting interest of editor and reviewers</w:t>
      </w:r>
    </w:p>
    <w:p w14:paraId="1AC06554" w14:textId="77777777" w:rsidR="00D72138" w:rsidRDefault="00D72138">
      <w:pPr>
        <w:pStyle w:val="CommentText"/>
      </w:pPr>
    </w:p>
    <w:p w14:paraId="6654AD44" w14:textId="59011CF2" w:rsidR="00D72138" w:rsidRDefault="00D72138">
      <w:pPr>
        <w:pStyle w:val="CommentText"/>
      </w:pPr>
      <w:r>
        <w:t xml:space="preserve">Check title for Fowler #6, I think it is capital A after </w:t>
      </w:r>
      <w:proofErr w:type="gramStart"/>
      <w:r>
        <w:t>the :</w:t>
      </w:r>
      <w:proofErr w:type="gramEnd"/>
      <w:r>
        <w:t>.</w:t>
      </w:r>
    </w:p>
    <w:p w14:paraId="461BC974" w14:textId="77777777" w:rsidR="00D72138" w:rsidRDefault="00D72138">
      <w:pPr>
        <w:pStyle w:val="CommentText"/>
      </w:pPr>
    </w:p>
    <w:p w14:paraId="6B0A16E8" w14:textId="4E2B9234" w:rsidR="00D72138" w:rsidRDefault="00D72138">
      <w:pPr>
        <w:pStyle w:val="CommentText"/>
      </w:pPr>
      <w:r>
        <w:t>Are reports supposed to be in title case, see #2 below.</w:t>
      </w:r>
    </w:p>
    <w:p w14:paraId="3F917B89" w14:textId="77777777" w:rsidR="00D72138" w:rsidRDefault="00D72138">
      <w:pPr>
        <w:pStyle w:val="CommentText"/>
      </w:pPr>
    </w:p>
    <w:p w14:paraId="0B7DCC27" w14:textId="77777777" w:rsidR="00D72138" w:rsidRDefault="00D72138">
      <w:pPr>
        <w:pStyle w:val="CommentText"/>
      </w:pPr>
      <w:r>
        <w:t xml:space="preserve">Check #5 that it is not Hoffman </w:t>
      </w:r>
      <w:proofErr w:type="spellStart"/>
      <w:r>
        <w:t>insteand</w:t>
      </w:r>
      <w:proofErr w:type="spellEnd"/>
      <w:r>
        <w:t xml:space="preserve"> of </w:t>
      </w:r>
      <w:proofErr w:type="spellStart"/>
      <w:r>
        <w:t>Hofman</w:t>
      </w:r>
      <w:proofErr w:type="spellEnd"/>
    </w:p>
    <w:p w14:paraId="1EB0D4C5" w14:textId="77777777" w:rsidR="00D72138" w:rsidRDefault="00D72138">
      <w:pPr>
        <w:pStyle w:val="CommentText"/>
      </w:pPr>
    </w:p>
    <w:p w14:paraId="1F5EFAB8" w14:textId="77777777" w:rsidR="00D72138" w:rsidRDefault="00D72138">
      <w:pPr>
        <w:pStyle w:val="CommentText"/>
      </w:pPr>
      <w:r>
        <w:t>#23 is missing where the paper is published</w:t>
      </w:r>
    </w:p>
    <w:p w14:paraId="0F1E9F5D" w14:textId="77777777" w:rsidR="00D72138" w:rsidRDefault="00D72138">
      <w:pPr>
        <w:pStyle w:val="CommentText"/>
      </w:pPr>
      <w:r>
        <w:t>#24 needs scientific name in italics</w:t>
      </w:r>
    </w:p>
    <w:p w14:paraId="3D526262" w14:textId="77777777" w:rsidR="00D72138" w:rsidRDefault="00D72138">
      <w:pPr>
        <w:pStyle w:val="CommentText"/>
      </w:pPr>
      <w:r>
        <w:t>#25 looks weird, probably listed as a peer-reviewed when should be report</w:t>
      </w:r>
    </w:p>
    <w:p w14:paraId="7A7AEA28" w14:textId="6334D809" w:rsidR="00D72138" w:rsidRDefault="00D72138">
      <w:pPr>
        <w:pStyle w:val="CommentText"/>
      </w:pPr>
      <w:r>
        <w:t>#27 italics</w:t>
      </w:r>
    </w:p>
    <w:p w14:paraId="7D50C2DB" w14:textId="19383375" w:rsidR="00D72138" w:rsidRDefault="00D72138">
      <w:pPr>
        <w:pStyle w:val="CommentText"/>
      </w:pPr>
      <w:r>
        <w:t>#28 capitalize California</w:t>
      </w:r>
    </w:p>
    <w:p w14:paraId="2C766A90" w14:textId="4B513A19" w:rsidR="00D72138" w:rsidRDefault="00D72138">
      <w:pPr>
        <w:pStyle w:val="CommentText"/>
      </w:pPr>
      <w:r>
        <w:t>#32, #33 should be sentence case for title</w:t>
      </w:r>
    </w:p>
    <w:p w14:paraId="062EA455" w14:textId="2EC5358F" w:rsidR="00D72138" w:rsidRDefault="00D72138">
      <w:pPr>
        <w:pStyle w:val="CommentText"/>
      </w:pPr>
      <w:r>
        <w:t>#34 missing where the paper is published or where the report is from.</w:t>
      </w:r>
    </w:p>
    <w:p w14:paraId="4DCB2DD7" w14:textId="7C3F06FB" w:rsidR="00D72138" w:rsidRDefault="00D72138">
      <w:pPr>
        <w:pStyle w:val="CommentText"/>
      </w:pPr>
      <w:r>
        <w:t>#35 Government – government</w:t>
      </w:r>
    </w:p>
    <w:p w14:paraId="2CB062E4" w14:textId="629B3D5C" w:rsidR="00D72138" w:rsidRDefault="00D72138">
      <w:pPr>
        <w:pStyle w:val="CommentText"/>
      </w:pPr>
      <w:r>
        <w:t>#36 capitals, website – make sure it is journal article in Mendeley</w:t>
      </w:r>
    </w:p>
    <w:p w14:paraId="788DE116" w14:textId="6F98F205" w:rsidR="00D72138" w:rsidRDefault="00D72138">
      <w:pPr>
        <w:pStyle w:val="CommentText"/>
      </w:pPr>
      <w:r>
        <w:t>#41 what report? Tech memo?</w:t>
      </w:r>
    </w:p>
    <w:p w14:paraId="59899C9B" w14:textId="638426D6" w:rsidR="00D72138" w:rsidRDefault="00D72138">
      <w:pPr>
        <w:pStyle w:val="CommentText"/>
      </w:pPr>
      <w:r>
        <w:t>#43 capitals</w:t>
      </w:r>
    </w:p>
    <w:p w14:paraId="5FD2DAD9" w14:textId="317EBBD0" w:rsidR="00D72138" w:rsidRDefault="00D72138">
      <w:pPr>
        <w:pStyle w:val="CommentText"/>
      </w:pPr>
      <w:r>
        <w:t>#45 capitals, italics &lt;</w:t>
      </w:r>
      <w:proofErr w:type="spellStart"/>
      <w:r>
        <w:t>i</w:t>
      </w:r>
      <w:proofErr w:type="spellEnd"/>
      <w:r>
        <w:t>&gt; name &lt;/</w:t>
      </w:r>
      <w:proofErr w:type="spellStart"/>
      <w:r>
        <w:t>i</w:t>
      </w:r>
      <w:proofErr w:type="spellEnd"/>
      <w:r>
        <w:t>&gt; if I remember correctly</w:t>
      </w:r>
    </w:p>
    <w:p w14:paraId="65F7DD8C" w14:textId="3DC458CB" w:rsidR="00D72138" w:rsidRDefault="00D72138">
      <w:pPr>
        <w:pStyle w:val="CommentText"/>
      </w:pPr>
      <w:r>
        <w:t>#46 capitals</w:t>
      </w:r>
    </w:p>
    <w:p w14:paraId="308F3233" w14:textId="63AFAD6F" w:rsidR="00D72138" w:rsidRDefault="00D72138">
      <w:pPr>
        <w:pStyle w:val="CommentText"/>
      </w:pPr>
      <w:r>
        <w:t>#48 Blob or blob</w:t>
      </w:r>
    </w:p>
    <w:p w14:paraId="659D595B" w14:textId="5447D5D4" w:rsidR="00D72138" w:rsidRDefault="00D72138">
      <w:pPr>
        <w:pStyle w:val="CommentText"/>
      </w:pPr>
      <w:r>
        <w:t>#51 capitals</w:t>
      </w:r>
    </w:p>
    <w:p w14:paraId="62E2F91C" w14:textId="7E7A8FA1" w:rsidR="00D72138" w:rsidRDefault="00D72138">
      <w:pPr>
        <w:pStyle w:val="CommentText"/>
      </w:pPr>
    </w:p>
    <w:p w14:paraId="3EE5048E" w14:textId="72FBE362" w:rsidR="00D72138" w:rsidRDefault="00D72138">
      <w:pPr>
        <w:pStyle w:val="CommentText"/>
      </w:pPr>
      <w:r>
        <w:t xml:space="preserve">Make sure in all cases with capitals that is </w:t>
      </w:r>
      <w:proofErr w:type="spellStart"/>
      <w:r>
        <w:t>is</w:t>
      </w:r>
      <w:proofErr w:type="spellEnd"/>
      <w:r>
        <w:t xml:space="preserve"> listed as journal article and not report.</w:t>
      </w:r>
    </w:p>
    <w:p w14:paraId="24FAD1CF" w14:textId="3A78197C" w:rsidR="00D72138" w:rsidRDefault="00D7213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080C7" w15:done="0"/>
  <w15:commentEx w15:paraId="6D75CA1E" w15:done="0"/>
  <w15:commentEx w15:paraId="7501A211" w15:paraIdParent="6D75CA1E" w15:done="0"/>
  <w15:commentEx w15:paraId="7DBFA353" w15:paraIdParent="6D75CA1E" w15:done="0"/>
  <w15:commentEx w15:paraId="5413744E" w15:done="0"/>
  <w15:commentEx w15:paraId="24FAD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080C7" w16cid:durableId="222DDBCF"/>
  <w16cid:commentId w16cid:paraId="6D75CA1E" w16cid:durableId="221F6A91"/>
  <w16cid:commentId w16cid:paraId="7501A211" w16cid:durableId="222853F3"/>
  <w16cid:commentId w16cid:paraId="7DBFA353" w16cid:durableId="22288255"/>
  <w16cid:commentId w16cid:paraId="5413744E" w16cid:durableId="22309E0F"/>
  <w16cid:commentId w16cid:paraId="24FAD1CF" w16cid:durableId="222DA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BF9A7" w14:textId="77777777" w:rsidR="00190AB8" w:rsidRDefault="00190AB8" w:rsidP="00041378">
      <w:pPr>
        <w:spacing w:after="0" w:line="240" w:lineRule="auto"/>
      </w:pPr>
      <w:r>
        <w:separator/>
      </w:r>
    </w:p>
  </w:endnote>
  <w:endnote w:type="continuationSeparator" w:id="0">
    <w:p w14:paraId="15F40D00" w14:textId="77777777" w:rsidR="00190AB8" w:rsidRDefault="00190AB8" w:rsidP="00041378">
      <w:pPr>
        <w:spacing w:after="0" w:line="240" w:lineRule="auto"/>
      </w:pPr>
      <w:r>
        <w:continuationSeparator/>
      </w:r>
    </w:p>
  </w:endnote>
  <w:endnote w:type="continuationNotice" w:id="1">
    <w:p w14:paraId="7059EC69" w14:textId="77777777" w:rsidR="00190AB8" w:rsidRDefault="00190A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D72138" w:rsidRDefault="00D7213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D72138" w:rsidRDefault="00D72138"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4AE49553" w:rsidR="00D72138" w:rsidRDefault="00D7213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3CE040B8" w14:textId="77777777" w:rsidR="00D72138" w:rsidRDefault="00D72138"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0A5B1" w14:textId="77777777" w:rsidR="00190AB8" w:rsidRDefault="00190AB8" w:rsidP="00041378">
      <w:pPr>
        <w:spacing w:after="0" w:line="240" w:lineRule="auto"/>
      </w:pPr>
      <w:r>
        <w:separator/>
      </w:r>
    </w:p>
  </w:footnote>
  <w:footnote w:type="continuationSeparator" w:id="0">
    <w:p w14:paraId="4695B375" w14:textId="77777777" w:rsidR="00190AB8" w:rsidRDefault="00190AB8" w:rsidP="00041378">
      <w:pPr>
        <w:spacing w:after="0" w:line="240" w:lineRule="auto"/>
      </w:pPr>
      <w:r>
        <w:continuationSeparator/>
      </w:r>
    </w:p>
  </w:footnote>
  <w:footnote w:type="continuationNotice" w:id="1">
    <w:p w14:paraId="75578707" w14:textId="77777777" w:rsidR="00190AB8" w:rsidRDefault="00190A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 Allyn">
    <w15:presenceInfo w15:providerId="Windows Live" w15:userId="2dcd81b6208bb7b6"/>
  </w15:person>
  <w15:person w15:author="Jonathan Scordino">
    <w15:presenceInfo w15:providerId="None" w15:userId="Jonathan Scord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2C7C"/>
    <w:rsid w:val="00014AA4"/>
    <w:rsid w:val="00014B13"/>
    <w:rsid w:val="00015088"/>
    <w:rsid w:val="000150B5"/>
    <w:rsid w:val="00017648"/>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1378"/>
    <w:rsid w:val="00041865"/>
    <w:rsid w:val="000440F5"/>
    <w:rsid w:val="00045B6C"/>
    <w:rsid w:val="00047C04"/>
    <w:rsid w:val="0005277F"/>
    <w:rsid w:val="00053739"/>
    <w:rsid w:val="00053D94"/>
    <w:rsid w:val="00053F8C"/>
    <w:rsid w:val="00055C69"/>
    <w:rsid w:val="00056854"/>
    <w:rsid w:val="000573F8"/>
    <w:rsid w:val="0005799D"/>
    <w:rsid w:val="00061FD0"/>
    <w:rsid w:val="00062E28"/>
    <w:rsid w:val="00063EA9"/>
    <w:rsid w:val="0006595A"/>
    <w:rsid w:val="0006619E"/>
    <w:rsid w:val="00071A23"/>
    <w:rsid w:val="00072672"/>
    <w:rsid w:val="00072728"/>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6362"/>
    <w:rsid w:val="00096F1D"/>
    <w:rsid w:val="000A28B0"/>
    <w:rsid w:val="000A59BB"/>
    <w:rsid w:val="000A66F2"/>
    <w:rsid w:val="000A6E4A"/>
    <w:rsid w:val="000A7D77"/>
    <w:rsid w:val="000B0EA4"/>
    <w:rsid w:val="000B1334"/>
    <w:rsid w:val="000B6A89"/>
    <w:rsid w:val="000C1141"/>
    <w:rsid w:val="000C1398"/>
    <w:rsid w:val="000C34A3"/>
    <w:rsid w:val="000C4186"/>
    <w:rsid w:val="000D023F"/>
    <w:rsid w:val="000D3433"/>
    <w:rsid w:val="000D5B36"/>
    <w:rsid w:val="000D5EB0"/>
    <w:rsid w:val="000E05AD"/>
    <w:rsid w:val="000E3E56"/>
    <w:rsid w:val="000E5E4B"/>
    <w:rsid w:val="000E61EE"/>
    <w:rsid w:val="000F00F0"/>
    <w:rsid w:val="000F1D4B"/>
    <w:rsid w:val="000F413A"/>
    <w:rsid w:val="00104027"/>
    <w:rsid w:val="00104919"/>
    <w:rsid w:val="00110AF4"/>
    <w:rsid w:val="001112CA"/>
    <w:rsid w:val="0011219E"/>
    <w:rsid w:val="001152C3"/>
    <w:rsid w:val="00120F19"/>
    <w:rsid w:val="00121159"/>
    <w:rsid w:val="001230EF"/>
    <w:rsid w:val="00123290"/>
    <w:rsid w:val="00123336"/>
    <w:rsid w:val="001255AC"/>
    <w:rsid w:val="00127671"/>
    <w:rsid w:val="00132022"/>
    <w:rsid w:val="001331A0"/>
    <w:rsid w:val="00133C96"/>
    <w:rsid w:val="001406A1"/>
    <w:rsid w:val="0014164A"/>
    <w:rsid w:val="00142AD5"/>
    <w:rsid w:val="001432DC"/>
    <w:rsid w:val="00143B40"/>
    <w:rsid w:val="00144A77"/>
    <w:rsid w:val="00144F35"/>
    <w:rsid w:val="00147130"/>
    <w:rsid w:val="001511FA"/>
    <w:rsid w:val="001537C7"/>
    <w:rsid w:val="00155947"/>
    <w:rsid w:val="001615FC"/>
    <w:rsid w:val="001618C1"/>
    <w:rsid w:val="00163E6F"/>
    <w:rsid w:val="001647B9"/>
    <w:rsid w:val="0016621F"/>
    <w:rsid w:val="00173988"/>
    <w:rsid w:val="001757F0"/>
    <w:rsid w:val="00175BB1"/>
    <w:rsid w:val="0017626C"/>
    <w:rsid w:val="00180C68"/>
    <w:rsid w:val="001842B2"/>
    <w:rsid w:val="00190AB8"/>
    <w:rsid w:val="00193657"/>
    <w:rsid w:val="00193DAA"/>
    <w:rsid w:val="00197110"/>
    <w:rsid w:val="001A012C"/>
    <w:rsid w:val="001A0C32"/>
    <w:rsid w:val="001A1EB3"/>
    <w:rsid w:val="001A2F68"/>
    <w:rsid w:val="001A397F"/>
    <w:rsid w:val="001A438E"/>
    <w:rsid w:val="001A61E8"/>
    <w:rsid w:val="001A6471"/>
    <w:rsid w:val="001A78BC"/>
    <w:rsid w:val="001B0BE6"/>
    <w:rsid w:val="001B2E69"/>
    <w:rsid w:val="001B6669"/>
    <w:rsid w:val="001C63E4"/>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200F24"/>
    <w:rsid w:val="00204B93"/>
    <w:rsid w:val="00212673"/>
    <w:rsid w:val="00212738"/>
    <w:rsid w:val="00213947"/>
    <w:rsid w:val="0021559E"/>
    <w:rsid w:val="00215E5C"/>
    <w:rsid w:val="002226D5"/>
    <w:rsid w:val="00222F1A"/>
    <w:rsid w:val="00225609"/>
    <w:rsid w:val="00225B81"/>
    <w:rsid w:val="00226349"/>
    <w:rsid w:val="002269F4"/>
    <w:rsid w:val="00232AA3"/>
    <w:rsid w:val="00233340"/>
    <w:rsid w:val="00235E29"/>
    <w:rsid w:val="00235F62"/>
    <w:rsid w:val="0024182F"/>
    <w:rsid w:val="0024294E"/>
    <w:rsid w:val="00242ECD"/>
    <w:rsid w:val="002433A1"/>
    <w:rsid w:val="002451B6"/>
    <w:rsid w:val="00246A41"/>
    <w:rsid w:val="00250C51"/>
    <w:rsid w:val="00251B8E"/>
    <w:rsid w:val="00253346"/>
    <w:rsid w:val="00253A9B"/>
    <w:rsid w:val="00254A9F"/>
    <w:rsid w:val="00254D3B"/>
    <w:rsid w:val="00256834"/>
    <w:rsid w:val="00261199"/>
    <w:rsid w:val="002624C8"/>
    <w:rsid w:val="00265700"/>
    <w:rsid w:val="00266A01"/>
    <w:rsid w:val="00267665"/>
    <w:rsid w:val="002701FD"/>
    <w:rsid w:val="00270A2B"/>
    <w:rsid w:val="002722B9"/>
    <w:rsid w:val="00272C87"/>
    <w:rsid w:val="00273D89"/>
    <w:rsid w:val="002745CB"/>
    <w:rsid w:val="002763F9"/>
    <w:rsid w:val="0027662A"/>
    <w:rsid w:val="00280893"/>
    <w:rsid w:val="00290948"/>
    <w:rsid w:val="002915C8"/>
    <w:rsid w:val="00291AC8"/>
    <w:rsid w:val="00291BBB"/>
    <w:rsid w:val="0029204B"/>
    <w:rsid w:val="00297019"/>
    <w:rsid w:val="00297A67"/>
    <w:rsid w:val="00297EBF"/>
    <w:rsid w:val="002A130F"/>
    <w:rsid w:val="002A157E"/>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AE3"/>
    <w:rsid w:val="002C7876"/>
    <w:rsid w:val="002D486E"/>
    <w:rsid w:val="002D553A"/>
    <w:rsid w:val="002D7BF9"/>
    <w:rsid w:val="002E08DF"/>
    <w:rsid w:val="002E1199"/>
    <w:rsid w:val="002E1445"/>
    <w:rsid w:val="002E16D8"/>
    <w:rsid w:val="002E3203"/>
    <w:rsid w:val="002E3959"/>
    <w:rsid w:val="002E51A6"/>
    <w:rsid w:val="002E5DCE"/>
    <w:rsid w:val="002E7911"/>
    <w:rsid w:val="002F330D"/>
    <w:rsid w:val="002F5984"/>
    <w:rsid w:val="002F700B"/>
    <w:rsid w:val="002F7539"/>
    <w:rsid w:val="003009D7"/>
    <w:rsid w:val="00302288"/>
    <w:rsid w:val="00305A80"/>
    <w:rsid w:val="00305FBF"/>
    <w:rsid w:val="00306C4D"/>
    <w:rsid w:val="00313BD6"/>
    <w:rsid w:val="00314B0D"/>
    <w:rsid w:val="00320561"/>
    <w:rsid w:val="00321E2D"/>
    <w:rsid w:val="00322F4E"/>
    <w:rsid w:val="00323EF3"/>
    <w:rsid w:val="003245F7"/>
    <w:rsid w:val="00326B86"/>
    <w:rsid w:val="0032710E"/>
    <w:rsid w:val="00332667"/>
    <w:rsid w:val="00332CFD"/>
    <w:rsid w:val="00333D59"/>
    <w:rsid w:val="003354E6"/>
    <w:rsid w:val="00336797"/>
    <w:rsid w:val="003371DB"/>
    <w:rsid w:val="00337883"/>
    <w:rsid w:val="00340A9C"/>
    <w:rsid w:val="00342553"/>
    <w:rsid w:val="00344A31"/>
    <w:rsid w:val="00345E88"/>
    <w:rsid w:val="0034654B"/>
    <w:rsid w:val="0034668D"/>
    <w:rsid w:val="003500A6"/>
    <w:rsid w:val="003502D4"/>
    <w:rsid w:val="0035454B"/>
    <w:rsid w:val="0035657C"/>
    <w:rsid w:val="00360E83"/>
    <w:rsid w:val="003613B5"/>
    <w:rsid w:val="00361790"/>
    <w:rsid w:val="00361FA5"/>
    <w:rsid w:val="00363FDA"/>
    <w:rsid w:val="00366D27"/>
    <w:rsid w:val="00371F6C"/>
    <w:rsid w:val="00375FDE"/>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182E"/>
    <w:rsid w:val="003C31AC"/>
    <w:rsid w:val="003C3F48"/>
    <w:rsid w:val="003C59E8"/>
    <w:rsid w:val="003C5F92"/>
    <w:rsid w:val="003C69EB"/>
    <w:rsid w:val="003D2559"/>
    <w:rsid w:val="003D46FB"/>
    <w:rsid w:val="003D4877"/>
    <w:rsid w:val="003D7FB6"/>
    <w:rsid w:val="003E1705"/>
    <w:rsid w:val="003E2EA8"/>
    <w:rsid w:val="003E51C4"/>
    <w:rsid w:val="003E5814"/>
    <w:rsid w:val="003E5889"/>
    <w:rsid w:val="003E59AC"/>
    <w:rsid w:val="003E5F28"/>
    <w:rsid w:val="003E67EE"/>
    <w:rsid w:val="003E6F32"/>
    <w:rsid w:val="003F48AD"/>
    <w:rsid w:val="003F6363"/>
    <w:rsid w:val="003F6D34"/>
    <w:rsid w:val="00400D30"/>
    <w:rsid w:val="0040141E"/>
    <w:rsid w:val="00401B32"/>
    <w:rsid w:val="0040255E"/>
    <w:rsid w:val="004041B9"/>
    <w:rsid w:val="00404F55"/>
    <w:rsid w:val="004118B5"/>
    <w:rsid w:val="00413B0B"/>
    <w:rsid w:val="00414839"/>
    <w:rsid w:val="00416D7F"/>
    <w:rsid w:val="004223D0"/>
    <w:rsid w:val="004230A0"/>
    <w:rsid w:val="004251EC"/>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51E27"/>
    <w:rsid w:val="004536FF"/>
    <w:rsid w:val="0045413C"/>
    <w:rsid w:val="00455499"/>
    <w:rsid w:val="00457B73"/>
    <w:rsid w:val="00460D4E"/>
    <w:rsid w:val="004630F8"/>
    <w:rsid w:val="00463642"/>
    <w:rsid w:val="00466FB3"/>
    <w:rsid w:val="00470A1E"/>
    <w:rsid w:val="004714AE"/>
    <w:rsid w:val="004730EF"/>
    <w:rsid w:val="004747D6"/>
    <w:rsid w:val="004775B2"/>
    <w:rsid w:val="00482A04"/>
    <w:rsid w:val="00482A8B"/>
    <w:rsid w:val="0048358F"/>
    <w:rsid w:val="004847D0"/>
    <w:rsid w:val="004855EC"/>
    <w:rsid w:val="00485A41"/>
    <w:rsid w:val="00485A93"/>
    <w:rsid w:val="004875D6"/>
    <w:rsid w:val="00487B37"/>
    <w:rsid w:val="00491A6A"/>
    <w:rsid w:val="00493F76"/>
    <w:rsid w:val="00494AD3"/>
    <w:rsid w:val="00497372"/>
    <w:rsid w:val="00497FC5"/>
    <w:rsid w:val="004A0553"/>
    <w:rsid w:val="004A20E9"/>
    <w:rsid w:val="004A32E3"/>
    <w:rsid w:val="004A6E46"/>
    <w:rsid w:val="004B1722"/>
    <w:rsid w:val="004B1CC7"/>
    <w:rsid w:val="004B2A17"/>
    <w:rsid w:val="004B567A"/>
    <w:rsid w:val="004B5F9D"/>
    <w:rsid w:val="004B5FB0"/>
    <w:rsid w:val="004C322F"/>
    <w:rsid w:val="004C5E48"/>
    <w:rsid w:val="004C6C3F"/>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2A34"/>
    <w:rsid w:val="0050539D"/>
    <w:rsid w:val="005067E1"/>
    <w:rsid w:val="00513DE8"/>
    <w:rsid w:val="005148FE"/>
    <w:rsid w:val="0052081A"/>
    <w:rsid w:val="00520BBC"/>
    <w:rsid w:val="00521686"/>
    <w:rsid w:val="00522D65"/>
    <w:rsid w:val="00524047"/>
    <w:rsid w:val="00524A3C"/>
    <w:rsid w:val="00526920"/>
    <w:rsid w:val="005300B5"/>
    <w:rsid w:val="00533396"/>
    <w:rsid w:val="0053443A"/>
    <w:rsid w:val="00537884"/>
    <w:rsid w:val="005404AC"/>
    <w:rsid w:val="00540555"/>
    <w:rsid w:val="005405E7"/>
    <w:rsid w:val="00540612"/>
    <w:rsid w:val="00542AB0"/>
    <w:rsid w:val="005440B0"/>
    <w:rsid w:val="0054613A"/>
    <w:rsid w:val="00547DCD"/>
    <w:rsid w:val="00550C88"/>
    <w:rsid w:val="00551F76"/>
    <w:rsid w:val="00552B75"/>
    <w:rsid w:val="00553DA4"/>
    <w:rsid w:val="00556AA9"/>
    <w:rsid w:val="00560D3A"/>
    <w:rsid w:val="00563CF1"/>
    <w:rsid w:val="005650BE"/>
    <w:rsid w:val="00566EF3"/>
    <w:rsid w:val="0056708E"/>
    <w:rsid w:val="005704FF"/>
    <w:rsid w:val="005718EB"/>
    <w:rsid w:val="0057635E"/>
    <w:rsid w:val="00581E19"/>
    <w:rsid w:val="005828EE"/>
    <w:rsid w:val="00584D53"/>
    <w:rsid w:val="0059015E"/>
    <w:rsid w:val="0059272B"/>
    <w:rsid w:val="005940B1"/>
    <w:rsid w:val="005947C9"/>
    <w:rsid w:val="00594BB6"/>
    <w:rsid w:val="0059526E"/>
    <w:rsid w:val="0059574F"/>
    <w:rsid w:val="00597DC4"/>
    <w:rsid w:val="005A0D00"/>
    <w:rsid w:val="005A4831"/>
    <w:rsid w:val="005A6249"/>
    <w:rsid w:val="005B0501"/>
    <w:rsid w:val="005B0BCE"/>
    <w:rsid w:val="005B3FD1"/>
    <w:rsid w:val="005B42E9"/>
    <w:rsid w:val="005B5F3D"/>
    <w:rsid w:val="005B753D"/>
    <w:rsid w:val="005B7941"/>
    <w:rsid w:val="005C0AED"/>
    <w:rsid w:val="005C3955"/>
    <w:rsid w:val="005C3F06"/>
    <w:rsid w:val="005C41C0"/>
    <w:rsid w:val="005C4264"/>
    <w:rsid w:val="005C4BAC"/>
    <w:rsid w:val="005C5143"/>
    <w:rsid w:val="005C5CDC"/>
    <w:rsid w:val="005D0278"/>
    <w:rsid w:val="005D2180"/>
    <w:rsid w:val="005D27C8"/>
    <w:rsid w:val="005D4B40"/>
    <w:rsid w:val="005D5894"/>
    <w:rsid w:val="005D6416"/>
    <w:rsid w:val="005D70A0"/>
    <w:rsid w:val="005E3553"/>
    <w:rsid w:val="005E54BD"/>
    <w:rsid w:val="005E79D1"/>
    <w:rsid w:val="005F0AA0"/>
    <w:rsid w:val="005F3B30"/>
    <w:rsid w:val="005F71C9"/>
    <w:rsid w:val="00600592"/>
    <w:rsid w:val="006026FB"/>
    <w:rsid w:val="006038A7"/>
    <w:rsid w:val="00603ADF"/>
    <w:rsid w:val="0060632B"/>
    <w:rsid w:val="00607D06"/>
    <w:rsid w:val="00610215"/>
    <w:rsid w:val="00612AB1"/>
    <w:rsid w:val="00613440"/>
    <w:rsid w:val="006144B5"/>
    <w:rsid w:val="00615451"/>
    <w:rsid w:val="00616FC9"/>
    <w:rsid w:val="00617E3A"/>
    <w:rsid w:val="0062058E"/>
    <w:rsid w:val="00621DD8"/>
    <w:rsid w:val="00622868"/>
    <w:rsid w:val="0062344F"/>
    <w:rsid w:val="00624265"/>
    <w:rsid w:val="006342E1"/>
    <w:rsid w:val="006344FA"/>
    <w:rsid w:val="00634E9B"/>
    <w:rsid w:val="006368BA"/>
    <w:rsid w:val="0064703E"/>
    <w:rsid w:val="00651274"/>
    <w:rsid w:val="00653CA2"/>
    <w:rsid w:val="00655513"/>
    <w:rsid w:val="00656EC2"/>
    <w:rsid w:val="006629ED"/>
    <w:rsid w:val="0066431C"/>
    <w:rsid w:val="00666328"/>
    <w:rsid w:val="00667713"/>
    <w:rsid w:val="00670A50"/>
    <w:rsid w:val="00670EAB"/>
    <w:rsid w:val="006711A9"/>
    <w:rsid w:val="00672DC3"/>
    <w:rsid w:val="00677E39"/>
    <w:rsid w:val="0068034E"/>
    <w:rsid w:val="00683B81"/>
    <w:rsid w:val="006873F0"/>
    <w:rsid w:val="0069149E"/>
    <w:rsid w:val="00692C01"/>
    <w:rsid w:val="006A1765"/>
    <w:rsid w:val="006A5874"/>
    <w:rsid w:val="006A6E41"/>
    <w:rsid w:val="006A7A57"/>
    <w:rsid w:val="006B0F00"/>
    <w:rsid w:val="006B199C"/>
    <w:rsid w:val="006B54B4"/>
    <w:rsid w:val="006B5A5F"/>
    <w:rsid w:val="006B6837"/>
    <w:rsid w:val="006C1B1C"/>
    <w:rsid w:val="006C1E51"/>
    <w:rsid w:val="006D2197"/>
    <w:rsid w:val="006D2BD6"/>
    <w:rsid w:val="006D54B2"/>
    <w:rsid w:val="006D60FA"/>
    <w:rsid w:val="006D767A"/>
    <w:rsid w:val="006E4E52"/>
    <w:rsid w:val="006F174D"/>
    <w:rsid w:val="006F2462"/>
    <w:rsid w:val="006F5018"/>
    <w:rsid w:val="0070082F"/>
    <w:rsid w:val="00701074"/>
    <w:rsid w:val="007017C4"/>
    <w:rsid w:val="00704AB9"/>
    <w:rsid w:val="00704F15"/>
    <w:rsid w:val="007059BF"/>
    <w:rsid w:val="0070732D"/>
    <w:rsid w:val="0071015C"/>
    <w:rsid w:val="007108E6"/>
    <w:rsid w:val="007113CE"/>
    <w:rsid w:val="00711EF9"/>
    <w:rsid w:val="00712105"/>
    <w:rsid w:val="00712548"/>
    <w:rsid w:val="00717668"/>
    <w:rsid w:val="007204BE"/>
    <w:rsid w:val="007250EF"/>
    <w:rsid w:val="00726061"/>
    <w:rsid w:val="0072763A"/>
    <w:rsid w:val="007324A4"/>
    <w:rsid w:val="00732752"/>
    <w:rsid w:val="007341F6"/>
    <w:rsid w:val="00735A5C"/>
    <w:rsid w:val="00737CBE"/>
    <w:rsid w:val="00742786"/>
    <w:rsid w:val="00742D77"/>
    <w:rsid w:val="00744C2A"/>
    <w:rsid w:val="007477A2"/>
    <w:rsid w:val="007502A0"/>
    <w:rsid w:val="00750532"/>
    <w:rsid w:val="00750E7B"/>
    <w:rsid w:val="007531BE"/>
    <w:rsid w:val="007538DB"/>
    <w:rsid w:val="00753F6D"/>
    <w:rsid w:val="007540DA"/>
    <w:rsid w:val="00757C1F"/>
    <w:rsid w:val="007608A4"/>
    <w:rsid w:val="00764131"/>
    <w:rsid w:val="00765DAF"/>
    <w:rsid w:val="0077085D"/>
    <w:rsid w:val="00772C33"/>
    <w:rsid w:val="007772A2"/>
    <w:rsid w:val="00777FA3"/>
    <w:rsid w:val="00781491"/>
    <w:rsid w:val="00782FCA"/>
    <w:rsid w:val="00790AB6"/>
    <w:rsid w:val="007916D9"/>
    <w:rsid w:val="007917FF"/>
    <w:rsid w:val="007939D8"/>
    <w:rsid w:val="0079430A"/>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718F"/>
    <w:rsid w:val="007D0275"/>
    <w:rsid w:val="007D0868"/>
    <w:rsid w:val="007D2394"/>
    <w:rsid w:val="007D2D99"/>
    <w:rsid w:val="007D4645"/>
    <w:rsid w:val="007E2A6D"/>
    <w:rsid w:val="007E355E"/>
    <w:rsid w:val="007E4DD6"/>
    <w:rsid w:val="007F39A3"/>
    <w:rsid w:val="007F41C9"/>
    <w:rsid w:val="007F509A"/>
    <w:rsid w:val="007F52B5"/>
    <w:rsid w:val="00801C41"/>
    <w:rsid w:val="0080503D"/>
    <w:rsid w:val="00805AF3"/>
    <w:rsid w:val="00805C8B"/>
    <w:rsid w:val="008068A9"/>
    <w:rsid w:val="00811873"/>
    <w:rsid w:val="00815378"/>
    <w:rsid w:val="00815968"/>
    <w:rsid w:val="0081694E"/>
    <w:rsid w:val="0081699A"/>
    <w:rsid w:val="00822C46"/>
    <w:rsid w:val="00822DB0"/>
    <w:rsid w:val="00823409"/>
    <w:rsid w:val="00824436"/>
    <w:rsid w:val="00826682"/>
    <w:rsid w:val="008310A5"/>
    <w:rsid w:val="0083148C"/>
    <w:rsid w:val="00831C40"/>
    <w:rsid w:val="00831CFA"/>
    <w:rsid w:val="00833C88"/>
    <w:rsid w:val="00833F28"/>
    <w:rsid w:val="00836035"/>
    <w:rsid w:val="00846207"/>
    <w:rsid w:val="00851E0A"/>
    <w:rsid w:val="00854F22"/>
    <w:rsid w:val="00857FB7"/>
    <w:rsid w:val="00861E12"/>
    <w:rsid w:val="00863105"/>
    <w:rsid w:val="008668CE"/>
    <w:rsid w:val="008712E9"/>
    <w:rsid w:val="00873868"/>
    <w:rsid w:val="008746E5"/>
    <w:rsid w:val="008748A7"/>
    <w:rsid w:val="00874CE9"/>
    <w:rsid w:val="00875AC1"/>
    <w:rsid w:val="0087615F"/>
    <w:rsid w:val="008774AC"/>
    <w:rsid w:val="00877AAD"/>
    <w:rsid w:val="00880AF4"/>
    <w:rsid w:val="0088417C"/>
    <w:rsid w:val="00885B08"/>
    <w:rsid w:val="00885D14"/>
    <w:rsid w:val="00891B5F"/>
    <w:rsid w:val="0089253F"/>
    <w:rsid w:val="00893007"/>
    <w:rsid w:val="0089338A"/>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D4"/>
    <w:rsid w:val="008D119A"/>
    <w:rsid w:val="008D1A4A"/>
    <w:rsid w:val="008D1B29"/>
    <w:rsid w:val="008D24A3"/>
    <w:rsid w:val="008D2F8D"/>
    <w:rsid w:val="008D3483"/>
    <w:rsid w:val="008D4A38"/>
    <w:rsid w:val="008D631F"/>
    <w:rsid w:val="008D684F"/>
    <w:rsid w:val="008E0579"/>
    <w:rsid w:val="008E0A43"/>
    <w:rsid w:val="008E26F9"/>
    <w:rsid w:val="008E4F07"/>
    <w:rsid w:val="008E6728"/>
    <w:rsid w:val="008E70A3"/>
    <w:rsid w:val="008E7A58"/>
    <w:rsid w:val="008F03F7"/>
    <w:rsid w:val="008F1170"/>
    <w:rsid w:val="008F1F2B"/>
    <w:rsid w:val="008F2B33"/>
    <w:rsid w:val="008F49E2"/>
    <w:rsid w:val="008F52C5"/>
    <w:rsid w:val="008F57CF"/>
    <w:rsid w:val="008F71E8"/>
    <w:rsid w:val="00903951"/>
    <w:rsid w:val="009043C4"/>
    <w:rsid w:val="00904991"/>
    <w:rsid w:val="00905296"/>
    <w:rsid w:val="0090585C"/>
    <w:rsid w:val="0090688A"/>
    <w:rsid w:val="0090763C"/>
    <w:rsid w:val="0091081B"/>
    <w:rsid w:val="00911BDD"/>
    <w:rsid w:val="00916E2A"/>
    <w:rsid w:val="009170C8"/>
    <w:rsid w:val="00921EF3"/>
    <w:rsid w:val="00931A02"/>
    <w:rsid w:val="00933504"/>
    <w:rsid w:val="00934655"/>
    <w:rsid w:val="00936245"/>
    <w:rsid w:val="0093663A"/>
    <w:rsid w:val="00937369"/>
    <w:rsid w:val="00941680"/>
    <w:rsid w:val="00942800"/>
    <w:rsid w:val="009431C3"/>
    <w:rsid w:val="00944475"/>
    <w:rsid w:val="00946237"/>
    <w:rsid w:val="0094670E"/>
    <w:rsid w:val="00946D39"/>
    <w:rsid w:val="0095004B"/>
    <w:rsid w:val="0095027D"/>
    <w:rsid w:val="009511A9"/>
    <w:rsid w:val="0095369D"/>
    <w:rsid w:val="00954924"/>
    <w:rsid w:val="009601E1"/>
    <w:rsid w:val="00960565"/>
    <w:rsid w:val="00961E05"/>
    <w:rsid w:val="00963D1A"/>
    <w:rsid w:val="00963D66"/>
    <w:rsid w:val="009701E0"/>
    <w:rsid w:val="009703F2"/>
    <w:rsid w:val="009711C6"/>
    <w:rsid w:val="00971999"/>
    <w:rsid w:val="00973080"/>
    <w:rsid w:val="009740B5"/>
    <w:rsid w:val="009744EC"/>
    <w:rsid w:val="00976ECF"/>
    <w:rsid w:val="00980AB9"/>
    <w:rsid w:val="0098202E"/>
    <w:rsid w:val="0098279A"/>
    <w:rsid w:val="00985CCA"/>
    <w:rsid w:val="0098691E"/>
    <w:rsid w:val="00987853"/>
    <w:rsid w:val="00990B5A"/>
    <w:rsid w:val="009913F9"/>
    <w:rsid w:val="00991C0A"/>
    <w:rsid w:val="00996EE2"/>
    <w:rsid w:val="009A20EF"/>
    <w:rsid w:val="009A26F6"/>
    <w:rsid w:val="009A27BE"/>
    <w:rsid w:val="009A5C82"/>
    <w:rsid w:val="009A73DA"/>
    <w:rsid w:val="009B0555"/>
    <w:rsid w:val="009B23CC"/>
    <w:rsid w:val="009B2B98"/>
    <w:rsid w:val="009B3F1D"/>
    <w:rsid w:val="009B4BC8"/>
    <w:rsid w:val="009C00FD"/>
    <w:rsid w:val="009C1841"/>
    <w:rsid w:val="009C342A"/>
    <w:rsid w:val="009D0560"/>
    <w:rsid w:val="009D08E6"/>
    <w:rsid w:val="009D0B23"/>
    <w:rsid w:val="009D1A00"/>
    <w:rsid w:val="009D1A8E"/>
    <w:rsid w:val="009D1B74"/>
    <w:rsid w:val="009D27CC"/>
    <w:rsid w:val="009D3138"/>
    <w:rsid w:val="009D4E0C"/>
    <w:rsid w:val="009D543F"/>
    <w:rsid w:val="009D6ABE"/>
    <w:rsid w:val="009E329F"/>
    <w:rsid w:val="009E53DC"/>
    <w:rsid w:val="009E59F6"/>
    <w:rsid w:val="009E5A1E"/>
    <w:rsid w:val="009F04B7"/>
    <w:rsid w:val="009F0C1E"/>
    <w:rsid w:val="009F0D66"/>
    <w:rsid w:val="009F2336"/>
    <w:rsid w:val="009F3FA9"/>
    <w:rsid w:val="009F6011"/>
    <w:rsid w:val="00A011AE"/>
    <w:rsid w:val="00A03269"/>
    <w:rsid w:val="00A040C0"/>
    <w:rsid w:val="00A07AF5"/>
    <w:rsid w:val="00A10B62"/>
    <w:rsid w:val="00A1125D"/>
    <w:rsid w:val="00A1321C"/>
    <w:rsid w:val="00A150A9"/>
    <w:rsid w:val="00A15CC1"/>
    <w:rsid w:val="00A17B1E"/>
    <w:rsid w:val="00A23417"/>
    <w:rsid w:val="00A25777"/>
    <w:rsid w:val="00A259C9"/>
    <w:rsid w:val="00A27CF6"/>
    <w:rsid w:val="00A329FF"/>
    <w:rsid w:val="00A34756"/>
    <w:rsid w:val="00A360C7"/>
    <w:rsid w:val="00A36595"/>
    <w:rsid w:val="00A37D62"/>
    <w:rsid w:val="00A37DC4"/>
    <w:rsid w:val="00A43F47"/>
    <w:rsid w:val="00A45215"/>
    <w:rsid w:val="00A466F9"/>
    <w:rsid w:val="00A46826"/>
    <w:rsid w:val="00A46D39"/>
    <w:rsid w:val="00A47D28"/>
    <w:rsid w:val="00A50AD8"/>
    <w:rsid w:val="00A5216C"/>
    <w:rsid w:val="00A53E4D"/>
    <w:rsid w:val="00A555DD"/>
    <w:rsid w:val="00A57CDE"/>
    <w:rsid w:val="00A57DA1"/>
    <w:rsid w:val="00A6029E"/>
    <w:rsid w:val="00A60505"/>
    <w:rsid w:val="00A621DA"/>
    <w:rsid w:val="00A627DB"/>
    <w:rsid w:val="00A632A7"/>
    <w:rsid w:val="00A63A58"/>
    <w:rsid w:val="00A6707A"/>
    <w:rsid w:val="00A67720"/>
    <w:rsid w:val="00A73FBF"/>
    <w:rsid w:val="00A77012"/>
    <w:rsid w:val="00A77DDA"/>
    <w:rsid w:val="00A77E11"/>
    <w:rsid w:val="00A82559"/>
    <w:rsid w:val="00A82ABE"/>
    <w:rsid w:val="00A82E2A"/>
    <w:rsid w:val="00A83089"/>
    <w:rsid w:val="00A86541"/>
    <w:rsid w:val="00A8695D"/>
    <w:rsid w:val="00A87CEA"/>
    <w:rsid w:val="00A9064B"/>
    <w:rsid w:val="00A90D40"/>
    <w:rsid w:val="00A935B0"/>
    <w:rsid w:val="00A949B3"/>
    <w:rsid w:val="00AA0C7C"/>
    <w:rsid w:val="00AA30A0"/>
    <w:rsid w:val="00AA3912"/>
    <w:rsid w:val="00AA55CA"/>
    <w:rsid w:val="00AA5834"/>
    <w:rsid w:val="00AA5D1C"/>
    <w:rsid w:val="00AC12FD"/>
    <w:rsid w:val="00AC1422"/>
    <w:rsid w:val="00AC17C1"/>
    <w:rsid w:val="00AC35A4"/>
    <w:rsid w:val="00AC4614"/>
    <w:rsid w:val="00AC553B"/>
    <w:rsid w:val="00AD23BE"/>
    <w:rsid w:val="00AD30BA"/>
    <w:rsid w:val="00AD3E29"/>
    <w:rsid w:val="00AD48E6"/>
    <w:rsid w:val="00AD4C1A"/>
    <w:rsid w:val="00AD577D"/>
    <w:rsid w:val="00AD63EE"/>
    <w:rsid w:val="00AD6BD7"/>
    <w:rsid w:val="00AE14EF"/>
    <w:rsid w:val="00AE2D30"/>
    <w:rsid w:val="00AE36BC"/>
    <w:rsid w:val="00AF07DB"/>
    <w:rsid w:val="00AF5E26"/>
    <w:rsid w:val="00AF797F"/>
    <w:rsid w:val="00AF7B49"/>
    <w:rsid w:val="00AF7FA2"/>
    <w:rsid w:val="00B011F4"/>
    <w:rsid w:val="00B04F1A"/>
    <w:rsid w:val="00B04FFA"/>
    <w:rsid w:val="00B05064"/>
    <w:rsid w:val="00B050C5"/>
    <w:rsid w:val="00B05793"/>
    <w:rsid w:val="00B058AC"/>
    <w:rsid w:val="00B073EB"/>
    <w:rsid w:val="00B14156"/>
    <w:rsid w:val="00B170B8"/>
    <w:rsid w:val="00B20615"/>
    <w:rsid w:val="00B21021"/>
    <w:rsid w:val="00B22D95"/>
    <w:rsid w:val="00B240DA"/>
    <w:rsid w:val="00B265A3"/>
    <w:rsid w:val="00B27BE5"/>
    <w:rsid w:val="00B3127D"/>
    <w:rsid w:val="00B32DE9"/>
    <w:rsid w:val="00B347FE"/>
    <w:rsid w:val="00B35F91"/>
    <w:rsid w:val="00B3773D"/>
    <w:rsid w:val="00B37A70"/>
    <w:rsid w:val="00B41171"/>
    <w:rsid w:val="00B4373F"/>
    <w:rsid w:val="00B47150"/>
    <w:rsid w:val="00B50DC1"/>
    <w:rsid w:val="00B520E7"/>
    <w:rsid w:val="00B5221D"/>
    <w:rsid w:val="00B53DA5"/>
    <w:rsid w:val="00B53E2A"/>
    <w:rsid w:val="00B5547D"/>
    <w:rsid w:val="00B55D73"/>
    <w:rsid w:val="00B56419"/>
    <w:rsid w:val="00B57B50"/>
    <w:rsid w:val="00B60319"/>
    <w:rsid w:val="00B60562"/>
    <w:rsid w:val="00B60CF6"/>
    <w:rsid w:val="00B610EB"/>
    <w:rsid w:val="00B64C98"/>
    <w:rsid w:val="00B67B73"/>
    <w:rsid w:val="00B71EAA"/>
    <w:rsid w:val="00B71EBE"/>
    <w:rsid w:val="00B73501"/>
    <w:rsid w:val="00B76E59"/>
    <w:rsid w:val="00B77202"/>
    <w:rsid w:val="00B80815"/>
    <w:rsid w:val="00B8158B"/>
    <w:rsid w:val="00B83963"/>
    <w:rsid w:val="00B8436F"/>
    <w:rsid w:val="00B86BB6"/>
    <w:rsid w:val="00B87983"/>
    <w:rsid w:val="00B93815"/>
    <w:rsid w:val="00B9387B"/>
    <w:rsid w:val="00B9393C"/>
    <w:rsid w:val="00B94963"/>
    <w:rsid w:val="00B96516"/>
    <w:rsid w:val="00B96A44"/>
    <w:rsid w:val="00B97109"/>
    <w:rsid w:val="00BA0CD7"/>
    <w:rsid w:val="00BA0E85"/>
    <w:rsid w:val="00BA16A3"/>
    <w:rsid w:val="00BA1FB6"/>
    <w:rsid w:val="00BA445B"/>
    <w:rsid w:val="00BA4EE0"/>
    <w:rsid w:val="00BA5CAA"/>
    <w:rsid w:val="00BA734F"/>
    <w:rsid w:val="00BB0973"/>
    <w:rsid w:val="00BB1B5C"/>
    <w:rsid w:val="00BB438B"/>
    <w:rsid w:val="00BB452B"/>
    <w:rsid w:val="00BC0E7E"/>
    <w:rsid w:val="00BC16E8"/>
    <w:rsid w:val="00BC21D8"/>
    <w:rsid w:val="00BC2534"/>
    <w:rsid w:val="00BC3E17"/>
    <w:rsid w:val="00BC48E8"/>
    <w:rsid w:val="00BC7239"/>
    <w:rsid w:val="00BC7834"/>
    <w:rsid w:val="00BD2406"/>
    <w:rsid w:val="00BD47E5"/>
    <w:rsid w:val="00BD5FE6"/>
    <w:rsid w:val="00BD6141"/>
    <w:rsid w:val="00BE385A"/>
    <w:rsid w:val="00BE48BC"/>
    <w:rsid w:val="00BE591D"/>
    <w:rsid w:val="00BE6711"/>
    <w:rsid w:val="00BE6F1A"/>
    <w:rsid w:val="00BF2B36"/>
    <w:rsid w:val="00C00DAF"/>
    <w:rsid w:val="00C01C12"/>
    <w:rsid w:val="00C01DDA"/>
    <w:rsid w:val="00C02157"/>
    <w:rsid w:val="00C038FB"/>
    <w:rsid w:val="00C057C0"/>
    <w:rsid w:val="00C066F6"/>
    <w:rsid w:val="00C06D6A"/>
    <w:rsid w:val="00C10558"/>
    <w:rsid w:val="00C10C5C"/>
    <w:rsid w:val="00C11C70"/>
    <w:rsid w:val="00C14C64"/>
    <w:rsid w:val="00C163B1"/>
    <w:rsid w:val="00C20A8E"/>
    <w:rsid w:val="00C21586"/>
    <w:rsid w:val="00C21998"/>
    <w:rsid w:val="00C24525"/>
    <w:rsid w:val="00C25457"/>
    <w:rsid w:val="00C31E63"/>
    <w:rsid w:val="00C339A7"/>
    <w:rsid w:val="00C36D49"/>
    <w:rsid w:val="00C447C3"/>
    <w:rsid w:val="00C452AA"/>
    <w:rsid w:val="00C4717D"/>
    <w:rsid w:val="00C47EA5"/>
    <w:rsid w:val="00C52757"/>
    <w:rsid w:val="00C53FA7"/>
    <w:rsid w:val="00C540B6"/>
    <w:rsid w:val="00C55D08"/>
    <w:rsid w:val="00C55ED6"/>
    <w:rsid w:val="00C5604D"/>
    <w:rsid w:val="00C57DE5"/>
    <w:rsid w:val="00C60D47"/>
    <w:rsid w:val="00C61BA6"/>
    <w:rsid w:val="00C626CD"/>
    <w:rsid w:val="00C6370D"/>
    <w:rsid w:val="00C661FF"/>
    <w:rsid w:val="00C66A90"/>
    <w:rsid w:val="00C6706B"/>
    <w:rsid w:val="00C73258"/>
    <w:rsid w:val="00C761BD"/>
    <w:rsid w:val="00C76EB0"/>
    <w:rsid w:val="00C779CA"/>
    <w:rsid w:val="00C77AC7"/>
    <w:rsid w:val="00C77C67"/>
    <w:rsid w:val="00C8029E"/>
    <w:rsid w:val="00C8309B"/>
    <w:rsid w:val="00C85CA4"/>
    <w:rsid w:val="00C86498"/>
    <w:rsid w:val="00C874D9"/>
    <w:rsid w:val="00C91EA8"/>
    <w:rsid w:val="00C954C0"/>
    <w:rsid w:val="00C95D26"/>
    <w:rsid w:val="00CA204F"/>
    <w:rsid w:val="00CA40D3"/>
    <w:rsid w:val="00CA49BC"/>
    <w:rsid w:val="00CA5B52"/>
    <w:rsid w:val="00CB1066"/>
    <w:rsid w:val="00CB260C"/>
    <w:rsid w:val="00CB3735"/>
    <w:rsid w:val="00CB5119"/>
    <w:rsid w:val="00CC2FE0"/>
    <w:rsid w:val="00CC6AE3"/>
    <w:rsid w:val="00CD2578"/>
    <w:rsid w:val="00CD2A09"/>
    <w:rsid w:val="00CD2B7F"/>
    <w:rsid w:val="00CD4052"/>
    <w:rsid w:val="00CE0A29"/>
    <w:rsid w:val="00CE0FD9"/>
    <w:rsid w:val="00CE2879"/>
    <w:rsid w:val="00CE38FF"/>
    <w:rsid w:val="00CF32A5"/>
    <w:rsid w:val="00CF33A5"/>
    <w:rsid w:val="00CF5B6A"/>
    <w:rsid w:val="00CF7286"/>
    <w:rsid w:val="00CF7FDC"/>
    <w:rsid w:val="00D03672"/>
    <w:rsid w:val="00D06328"/>
    <w:rsid w:val="00D07C61"/>
    <w:rsid w:val="00D1145C"/>
    <w:rsid w:val="00D11FF2"/>
    <w:rsid w:val="00D152CC"/>
    <w:rsid w:val="00D1684A"/>
    <w:rsid w:val="00D16C50"/>
    <w:rsid w:val="00D16EC6"/>
    <w:rsid w:val="00D2259F"/>
    <w:rsid w:val="00D22AA9"/>
    <w:rsid w:val="00D24B96"/>
    <w:rsid w:val="00D26856"/>
    <w:rsid w:val="00D2735D"/>
    <w:rsid w:val="00D3090C"/>
    <w:rsid w:val="00D32AB8"/>
    <w:rsid w:val="00D32FB7"/>
    <w:rsid w:val="00D33919"/>
    <w:rsid w:val="00D366E3"/>
    <w:rsid w:val="00D41A14"/>
    <w:rsid w:val="00D45745"/>
    <w:rsid w:val="00D47943"/>
    <w:rsid w:val="00D50207"/>
    <w:rsid w:val="00D51319"/>
    <w:rsid w:val="00D524E3"/>
    <w:rsid w:val="00D54FA5"/>
    <w:rsid w:val="00D56B92"/>
    <w:rsid w:val="00D604FE"/>
    <w:rsid w:val="00D61283"/>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5D95"/>
    <w:rsid w:val="00DA5E11"/>
    <w:rsid w:val="00DA795B"/>
    <w:rsid w:val="00DB24E5"/>
    <w:rsid w:val="00DB250C"/>
    <w:rsid w:val="00DB2F1E"/>
    <w:rsid w:val="00DB5324"/>
    <w:rsid w:val="00DB5500"/>
    <w:rsid w:val="00DB5F96"/>
    <w:rsid w:val="00DB6B83"/>
    <w:rsid w:val="00DC2228"/>
    <w:rsid w:val="00DC3DF9"/>
    <w:rsid w:val="00DC43BA"/>
    <w:rsid w:val="00DC76FD"/>
    <w:rsid w:val="00DC7BEE"/>
    <w:rsid w:val="00DC7C2E"/>
    <w:rsid w:val="00DD278E"/>
    <w:rsid w:val="00DD2BB2"/>
    <w:rsid w:val="00DE0418"/>
    <w:rsid w:val="00DE06DD"/>
    <w:rsid w:val="00DE3797"/>
    <w:rsid w:val="00DE62D1"/>
    <w:rsid w:val="00DF05C9"/>
    <w:rsid w:val="00DF0857"/>
    <w:rsid w:val="00DF0B23"/>
    <w:rsid w:val="00DF6F51"/>
    <w:rsid w:val="00E00332"/>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458E"/>
    <w:rsid w:val="00E661FC"/>
    <w:rsid w:val="00E719C8"/>
    <w:rsid w:val="00E720B3"/>
    <w:rsid w:val="00E75930"/>
    <w:rsid w:val="00E77801"/>
    <w:rsid w:val="00E80955"/>
    <w:rsid w:val="00E809CC"/>
    <w:rsid w:val="00E81F2B"/>
    <w:rsid w:val="00E82753"/>
    <w:rsid w:val="00E827CE"/>
    <w:rsid w:val="00E82D57"/>
    <w:rsid w:val="00E83BA1"/>
    <w:rsid w:val="00E85B84"/>
    <w:rsid w:val="00E90924"/>
    <w:rsid w:val="00E92F5C"/>
    <w:rsid w:val="00E93596"/>
    <w:rsid w:val="00E940A5"/>
    <w:rsid w:val="00E978D4"/>
    <w:rsid w:val="00E97D04"/>
    <w:rsid w:val="00EA2643"/>
    <w:rsid w:val="00EA2B2F"/>
    <w:rsid w:val="00EA3837"/>
    <w:rsid w:val="00EA5084"/>
    <w:rsid w:val="00EA7B1E"/>
    <w:rsid w:val="00EA7F29"/>
    <w:rsid w:val="00EB2D68"/>
    <w:rsid w:val="00EB58C2"/>
    <w:rsid w:val="00EB5CE3"/>
    <w:rsid w:val="00EB7580"/>
    <w:rsid w:val="00EB778C"/>
    <w:rsid w:val="00EC059B"/>
    <w:rsid w:val="00EC0D43"/>
    <w:rsid w:val="00ED2D20"/>
    <w:rsid w:val="00ED4F79"/>
    <w:rsid w:val="00EE1462"/>
    <w:rsid w:val="00EE3989"/>
    <w:rsid w:val="00EE6BE1"/>
    <w:rsid w:val="00EE6CC1"/>
    <w:rsid w:val="00EF40F5"/>
    <w:rsid w:val="00F011CA"/>
    <w:rsid w:val="00F01579"/>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4201E"/>
    <w:rsid w:val="00F42757"/>
    <w:rsid w:val="00F5048E"/>
    <w:rsid w:val="00F514D1"/>
    <w:rsid w:val="00F518B3"/>
    <w:rsid w:val="00F52B1D"/>
    <w:rsid w:val="00F54290"/>
    <w:rsid w:val="00F556B3"/>
    <w:rsid w:val="00F57B48"/>
    <w:rsid w:val="00F6294A"/>
    <w:rsid w:val="00F63AA6"/>
    <w:rsid w:val="00F64265"/>
    <w:rsid w:val="00F645FB"/>
    <w:rsid w:val="00F64CC7"/>
    <w:rsid w:val="00F67AFA"/>
    <w:rsid w:val="00F70A7B"/>
    <w:rsid w:val="00F71130"/>
    <w:rsid w:val="00F71BDC"/>
    <w:rsid w:val="00F71C2C"/>
    <w:rsid w:val="00F71D4C"/>
    <w:rsid w:val="00F744DD"/>
    <w:rsid w:val="00F769D6"/>
    <w:rsid w:val="00F77423"/>
    <w:rsid w:val="00F776E7"/>
    <w:rsid w:val="00F819B3"/>
    <w:rsid w:val="00F86182"/>
    <w:rsid w:val="00F91076"/>
    <w:rsid w:val="00F9402F"/>
    <w:rsid w:val="00F94916"/>
    <w:rsid w:val="00F95EC0"/>
    <w:rsid w:val="00F96378"/>
    <w:rsid w:val="00FA24B9"/>
    <w:rsid w:val="00FA2E48"/>
    <w:rsid w:val="00FA35BB"/>
    <w:rsid w:val="00FA5EE6"/>
    <w:rsid w:val="00FA6E62"/>
    <w:rsid w:val="00FB03A8"/>
    <w:rsid w:val="00FB174A"/>
    <w:rsid w:val="00FB273E"/>
    <w:rsid w:val="00FB5BFE"/>
    <w:rsid w:val="00FB736C"/>
    <w:rsid w:val="00FC4BB8"/>
    <w:rsid w:val="00FC5894"/>
    <w:rsid w:val="00FC775B"/>
    <w:rsid w:val="00FD18CD"/>
    <w:rsid w:val="00FD4BE7"/>
    <w:rsid w:val="00FD5B76"/>
    <w:rsid w:val="00FD68BE"/>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4205"/>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A662B-6F4F-6D45-A39D-AFD499003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43594</Words>
  <Characters>248491</Characters>
  <Application>Microsoft Office Word</Application>
  <DocSecurity>0</DocSecurity>
  <Lines>2070</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9</cp:revision>
  <cp:lastPrinted>2020-03-04T00:50:00Z</cp:lastPrinted>
  <dcterms:created xsi:type="dcterms:W3CDTF">2020-04-03T00:32:00Z</dcterms:created>
  <dcterms:modified xsi:type="dcterms:W3CDTF">2020-04-0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